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BF0960">
        <w:t xml:space="preserve"> </w:t>
      </w:r>
      <w:r w:rsidR="00BF0960">
        <w:t>¶</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BF0960">
        <w:t xml:space="preserve"> </w:t>
      </w:r>
      <w:r w:rsidR="00BF0960">
        <w:t>¶</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7234606D"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del w:id="0" w:author="Chris Hartgerink" w:date="2015-04-02T10:55:00Z">
        <w:r w:rsidR="00F07A9C" w:rsidRPr="009159AB">
          <w:rPr>
            <w:rFonts w:ascii="Times New Roman" w:hAnsi="Times New Roman" w:cs="Times New Roman"/>
            <w:sz w:val="24"/>
            <w:szCs w:val="24"/>
          </w:rPr>
          <w:delText>,</w:delText>
        </w:r>
      </w:del>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del w:id="1" w:author="Chris Hartgerink" w:date="2015-04-02T10:55:00Z">
        <w:r w:rsidR="009827ED">
          <w:rPr>
            <w:rFonts w:ascii="Times New Roman" w:hAnsi="Times New Roman" w:cs="Times New Roman"/>
            <w:sz w:val="24"/>
            <w:szCs w:val="24"/>
          </w:rPr>
          <w:delText>,</w:delText>
        </w:r>
      </w:del>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3BFEF30E"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del w:id="2" w:author="Chris Hartgerink" w:date="2015-04-02T10:55:00Z">
        <w:r w:rsidR="002F1536">
          <w:rPr>
            <w:rFonts w:ascii="Times New Roman" w:hAnsi="Times New Roman" w:cs="Times New Roman"/>
            <w:sz w:val="24"/>
            <w:szCs w:val="24"/>
          </w:rPr>
          <w:delText xml:space="preserve">(4) </w:delText>
        </w:r>
      </w:del>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2D2235F6" w14:textId="3FED53A4" w:rsidR="000E040E" w:rsidRDefault="002333F5" w:rsidP="002F39CE">
      <w:pPr>
        <w:spacing w:after="0" w:line="480" w:lineRule="auto"/>
        <w:ind w:firstLine="567"/>
        <w:rPr>
          <w:del w:id="3" w:author="Chris Hartgerink" w:date="2015-04-02T10:55:00Z"/>
          <w:rFonts w:ascii="Times New Roman" w:hAnsi="Times New Roman" w:cs="Times New Roman"/>
          <w:sz w:val="24"/>
          <w:szCs w:val="24"/>
        </w:rPr>
      </w:pPr>
      <w:r w:rsidRPr="002333F5">
        <w:rPr>
          <w:rFonts w:ascii="Times New Roman" w:hAnsi="Times New Roman" w:cs="Times New Roman"/>
          <w:sz w:val="24"/>
          <w:szCs w:val="24"/>
        </w:rPr>
        <w:t xml:space="preserve">Cyberball was </w:t>
      </w:r>
      <w:r w:rsidR="00A5130A">
        <w:rPr>
          <w:rFonts w:ascii="Times New Roman" w:hAnsi="Times New Roman" w:cs="Times New Roman"/>
          <w:sz w:val="24"/>
          <w:szCs w:val="24"/>
        </w:rPr>
        <w:t>introduced</w:t>
      </w:r>
      <w:r w:rsidR="00A5130A" w:rsidRPr="002333F5">
        <w:rPr>
          <w:rFonts w:ascii="Times New Roman" w:hAnsi="Times New Roman" w:cs="Times New Roman"/>
          <w:sz w:val="24"/>
          <w:szCs w:val="24"/>
        </w:rPr>
        <w:t xml:space="preserve"> </w:t>
      </w:r>
      <w:r w:rsidRPr="002333F5">
        <w:rPr>
          <w:rFonts w:ascii="Times New Roman" w:hAnsi="Times New Roman" w:cs="Times New Roman"/>
          <w:sz w:val="24"/>
          <w:szCs w:val="24"/>
        </w:rPr>
        <w:t xml:space="preserve">in </w:t>
      </w:r>
      <w:r>
        <w:rPr>
          <w:rFonts w:ascii="Times New Roman" w:hAnsi="Times New Roman" w:cs="Times New Roman"/>
          <w:sz w:val="24"/>
          <w:szCs w:val="24"/>
        </w:rPr>
        <w:t>2000</w:t>
      </w:r>
      <w:r w:rsidRPr="002333F5">
        <w:rPr>
          <w:rFonts w:ascii="Times New Roman" w:hAnsi="Times New Roman" w:cs="Times New Roman"/>
          <w:sz w:val="24"/>
          <w:szCs w:val="24"/>
        </w:rPr>
        <w:t xml:space="preserve"> </w:t>
      </w:r>
      <w:r w:rsidR="00A5130A">
        <w:rPr>
          <w:rFonts w:ascii="Times New Roman" w:hAnsi="Times New Roman" w:cs="Times New Roman"/>
          <w:sz w:val="24"/>
          <w:szCs w:val="24"/>
        </w:rPr>
        <w:t>as a means</w:t>
      </w:r>
      <w:r w:rsidRPr="002333F5">
        <w:rPr>
          <w:rFonts w:ascii="Times New Roman" w:hAnsi="Times New Roman" w:cs="Times New Roman"/>
          <w:sz w:val="24"/>
          <w:szCs w:val="24"/>
        </w:rPr>
        <w:t xml:space="preserve"> to study ostracism</w:t>
      </w:r>
      <w:ins w:id="4" w:author="Chris Hartgerink" w:date="2015-04-02T10:55:00Z">
        <w:r w:rsidR="00EF4585" w:rsidRPr="00EF4585">
          <w:rPr>
            <w:rFonts w:ascii="Times New Roman" w:hAnsi="Times New Roman" w:cs="Times New Roman"/>
            <w:sz w:val="24"/>
            <w:szCs w:val="24"/>
          </w:rPr>
          <w:t>, that is:</w:t>
        </w:r>
      </w:ins>
      <w:del w:id="5" w:author="Chris Hartgerink" w:date="2015-04-02T10:55:00Z">
        <w:r w:rsidRPr="002333F5">
          <w:rPr>
            <w:rFonts w:ascii="Times New Roman" w:hAnsi="Times New Roman" w:cs="Times New Roman"/>
            <w:sz w:val="24"/>
            <w:szCs w:val="24"/>
          </w:rPr>
          <w:delText xml:space="preserve"> – i.e.,</w:delText>
        </w:r>
      </w:del>
      <w:r w:rsidRPr="002333F5">
        <w:rPr>
          <w:rFonts w:ascii="Times New Roman" w:hAnsi="Times New Roman" w:cs="Times New Roman"/>
          <w:sz w:val="24"/>
          <w:szCs w:val="24"/>
        </w:rPr>
        <w:t xml:space="preserve"> being excluded and ignored</w:t>
      </w:r>
      <w:r>
        <w:rPr>
          <w:rFonts w:ascii="Times New Roman" w:hAnsi="Times New Roman" w:cs="Times New Roman"/>
          <w:sz w:val="24"/>
          <w:szCs w:val="24"/>
        </w:rPr>
        <w:t xml:space="preserve"> </w:t>
      </w:r>
      <w:ins w:id="6" w:author="Chris Hartgerink" w:date="2015-04-02T10:55:00Z">
        <w:r w:rsidR="00EF4585" w:rsidRPr="00EF4585">
          <w:rPr>
            <w:rFonts w:ascii="Times New Roman" w:hAnsi="Times New Roman" w:cs="Times New Roman"/>
            <w:sz w:val="24"/>
            <w:szCs w:val="24"/>
          </w:rPr>
          <w:t>[1].</w:t>
        </w:r>
      </w:ins>
      <w:del w:id="7" w:author="Chris Hartgerink" w:date="2015-04-02T10:55:00Z">
        <w:r>
          <w:rPr>
            <w:rFonts w:ascii="Times New Roman" w:hAnsi="Times New Roman" w:cs="Times New Roman"/>
            <w:sz w:val="24"/>
            <w:szCs w:val="24"/>
          </w:rPr>
          <w:fldChar w:fldCharType="begin" w:fldLock="1"/>
        </w:r>
        <w:r w:rsidR="00F00E92">
          <w:rPr>
            <w:rFonts w:ascii="Times New Roman" w:hAnsi="Times New Roman" w:cs="Times New Roman"/>
            <w:sz w:val="24"/>
            <w:szCs w:val="24"/>
          </w:rPr>
          <w:del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delInstrText>
        </w:r>
        <w:r>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1]</w:delText>
        </w:r>
        <w:r>
          <w:rPr>
            <w:rFonts w:ascii="Times New Roman" w:hAnsi="Times New Roman" w:cs="Times New Roman"/>
            <w:sz w:val="24"/>
            <w:szCs w:val="24"/>
          </w:rPr>
          <w:fldChar w:fldCharType="end"/>
        </w:r>
        <w:r w:rsidRPr="002333F5">
          <w:rPr>
            <w:rFonts w:ascii="Times New Roman" w:hAnsi="Times New Roman" w:cs="Times New Roman"/>
            <w:sz w:val="24"/>
            <w:szCs w:val="24"/>
          </w:rPr>
          <w:delText>.</w:delText>
        </w:r>
      </w:del>
      <w:r w:rsidRPr="002333F5">
        <w:rPr>
          <w:rFonts w:ascii="Times New Roman" w:hAnsi="Times New Roman" w:cs="Times New Roman"/>
          <w:sz w:val="24"/>
          <w:szCs w:val="24"/>
        </w:rPr>
        <w:t xml:space="preserve"> </w:t>
      </w:r>
      <w:r w:rsidR="00E67499">
        <w:rPr>
          <w:rFonts w:ascii="Times New Roman" w:hAnsi="Times New Roman" w:cs="Times New Roman"/>
          <w:sz w:val="24"/>
          <w:szCs w:val="24"/>
        </w:rPr>
        <w:t xml:space="preserve">This focus </w:t>
      </w:r>
      <w:ins w:id="8" w:author="Chris Hartgerink" w:date="2015-04-02T10:55:00Z">
        <w:r w:rsidR="00EF4585" w:rsidRPr="00EF4585">
          <w:rPr>
            <w:rFonts w:ascii="Times New Roman" w:hAnsi="Times New Roman" w:cs="Times New Roman"/>
            <w:sz w:val="24"/>
            <w:szCs w:val="24"/>
          </w:rPr>
          <w:t xml:space="preserve">of Cyberball </w:t>
        </w:r>
      </w:ins>
      <w:r w:rsidR="00E67499">
        <w:rPr>
          <w:rFonts w:ascii="Times New Roman" w:hAnsi="Times New Roman" w:cs="Times New Roman"/>
          <w:sz w:val="24"/>
          <w:szCs w:val="24"/>
        </w:rPr>
        <w:t xml:space="preserve">on ostracism </w:t>
      </w:r>
      <w:del w:id="9" w:author="Chris Hartgerink" w:date="2015-04-02T10:55:00Z">
        <w:r w:rsidR="00E67499">
          <w:rPr>
            <w:rFonts w:ascii="Times New Roman" w:hAnsi="Times New Roman" w:cs="Times New Roman"/>
            <w:sz w:val="24"/>
            <w:szCs w:val="24"/>
          </w:rPr>
          <w:delText>makes it a</w:delText>
        </w:r>
        <w:r w:rsidR="00A5130A">
          <w:rPr>
            <w:rFonts w:ascii="Times New Roman" w:hAnsi="Times New Roman" w:cs="Times New Roman"/>
            <w:sz w:val="24"/>
            <w:szCs w:val="24"/>
          </w:rPr>
          <w:delText>n</w:delText>
        </w:r>
        <w:r w:rsidR="00E67499">
          <w:rPr>
            <w:rFonts w:ascii="Times New Roman" w:hAnsi="Times New Roman" w:cs="Times New Roman"/>
            <w:sz w:val="24"/>
            <w:szCs w:val="24"/>
          </w:rPr>
          <w:delText xml:space="preserve"> unique </w:delText>
        </w:r>
        <w:r w:rsidR="00E67499">
          <w:rPr>
            <w:rFonts w:ascii="Times New Roman" w:hAnsi="Times New Roman" w:cs="Times New Roman"/>
            <w:sz w:val="24"/>
            <w:szCs w:val="24"/>
          </w:rPr>
          <w:lastRenderedPageBreak/>
          <w:delText xml:space="preserve">paradigm that </w:delText>
        </w:r>
      </w:del>
      <w:r w:rsidR="00E67499">
        <w:rPr>
          <w:rFonts w:ascii="Times New Roman" w:hAnsi="Times New Roman" w:cs="Times New Roman"/>
          <w:sz w:val="24"/>
          <w:szCs w:val="24"/>
        </w:rPr>
        <w:t xml:space="preserve">sets it apart from other paradigms that </w:t>
      </w:r>
      <w:ins w:id="10" w:author="Chris Hartgerink" w:date="2015-04-02T10:55:00Z">
        <w:r w:rsidR="00EF4585" w:rsidRPr="00EF4585">
          <w:rPr>
            <w:rFonts w:ascii="Times New Roman" w:hAnsi="Times New Roman" w:cs="Times New Roman"/>
            <w:sz w:val="24"/>
            <w:szCs w:val="24"/>
          </w:rPr>
          <w:t>are tailored</w:t>
        </w:r>
      </w:ins>
      <w:del w:id="11" w:author="Chris Hartgerink" w:date="2015-04-02T10:55:00Z">
        <w:r w:rsidR="00E67499">
          <w:rPr>
            <w:rFonts w:ascii="Times New Roman" w:hAnsi="Times New Roman" w:cs="Times New Roman"/>
            <w:sz w:val="24"/>
            <w:szCs w:val="24"/>
          </w:rPr>
          <w:delText>have been used</w:delText>
        </w:r>
      </w:del>
      <w:r w:rsidR="00E67499">
        <w:rPr>
          <w:rFonts w:ascii="Times New Roman" w:hAnsi="Times New Roman" w:cs="Times New Roman"/>
          <w:sz w:val="24"/>
          <w:szCs w:val="24"/>
        </w:rPr>
        <w:t xml:space="preserve">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w:t>
      </w:r>
      <w:ins w:id="12" w:author="Chris Hartgerink" w:date="2015-04-02T10:55:00Z">
        <w:r w:rsidR="00EF4585" w:rsidRPr="00EF4585">
          <w:rPr>
            <w:rFonts w:ascii="Times New Roman" w:hAnsi="Times New Roman" w:cs="Times New Roman"/>
            <w:sz w:val="24"/>
            <w:szCs w:val="24"/>
          </w:rPr>
          <w:t>[2],</w:t>
        </w:r>
      </w:ins>
      <w:del w:id="13" w:author="Chris Hartgerink" w:date="2015-04-02T10:55:00Z">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del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del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2]</w:delTex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delText>,</w:delText>
        </w:r>
      </w:del>
      <w:r w:rsidR="000E040E" w:rsidRPr="000E040E">
        <w:rPr>
          <w:rFonts w:ascii="Times New Roman" w:hAnsi="Times New Roman" w:cs="Times New Roman"/>
          <w:sz w:val="24"/>
          <w:szCs w:val="24"/>
        </w:rPr>
        <w:t xml:space="preserve"> the get-acquainted paradigm </w:t>
      </w:r>
      <w:ins w:id="14" w:author="Chris Hartgerink" w:date="2015-04-02T10:55:00Z">
        <w:r w:rsidR="00EF4585" w:rsidRPr="00EF4585">
          <w:rPr>
            <w:rFonts w:ascii="Times New Roman" w:hAnsi="Times New Roman" w:cs="Times New Roman"/>
            <w:sz w:val="24"/>
            <w:szCs w:val="24"/>
          </w:rPr>
          <w:t>[3],</w:t>
        </w:r>
      </w:ins>
      <w:del w:id="15" w:author="Chris Hartgerink" w:date="2015-04-02T10:55:00Z">
        <w:r w:rsidR="00F00E92">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del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3]</w:delTex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delText>,</w:delText>
        </w:r>
      </w:del>
      <w:r w:rsidR="000E040E" w:rsidRPr="000E040E">
        <w:rPr>
          <w:rFonts w:ascii="Times New Roman" w:hAnsi="Times New Roman" w:cs="Times New Roman"/>
          <w:sz w:val="24"/>
          <w:szCs w:val="24"/>
        </w:rPr>
        <w:t xml:space="preserve"> and the autobiographical memory manipulation (i.e., remember a time when you were excluded</w:t>
      </w:r>
      <w:r w:rsidR="00637F61">
        <w:rPr>
          <w:rFonts w:ascii="Times New Roman" w:hAnsi="Times New Roman" w:cs="Times New Roman"/>
          <w:sz w:val="24"/>
          <w:szCs w:val="24"/>
        </w:rPr>
        <w:t xml:space="preserve"> </w:t>
      </w:r>
      <w:ins w:id="16" w:author="Chris Hartgerink" w:date="2015-04-02T10:55:00Z">
        <w:r w:rsidR="00EF4585" w:rsidRPr="00EF4585">
          <w:rPr>
            <w:rFonts w:ascii="Times New Roman" w:hAnsi="Times New Roman" w:cs="Times New Roman"/>
            <w:sz w:val="24"/>
            <w:szCs w:val="24"/>
          </w:rPr>
          <w:t>[4]).</w:t>
        </w:r>
      </w:ins>
      <w:del w:id="17" w:author="Chris Hartgerink" w:date="2015-04-02T10:55:00Z">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4]</w:delText>
        </w:r>
        <w:r w:rsidR="00637F61">
          <w:rPr>
            <w:rFonts w:ascii="Times New Roman" w:hAnsi="Times New Roman" w:cs="Times New Roman"/>
            <w:sz w:val="24"/>
            <w:szCs w:val="24"/>
          </w:rPr>
          <w:fldChar w:fldCharType="end"/>
        </w:r>
        <w:r w:rsidR="000E040E">
          <w:rPr>
            <w:rFonts w:ascii="Times New Roman" w:hAnsi="Times New Roman" w:cs="Times New Roman"/>
            <w:sz w:val="24"/>
            <w:szCs w:val="24"/>
          </w:rPr>
          <w:delText>)</w:delText>
        </w:r>
        <w:r w:rsidR="0036105A">
          <w:rPr>
            <w:rFonts w:ascii="Times New Roman" w:hAnsi="Times New Roman" w:cs="Times New Roman"/>
            <w:sz w:val="24"/>
            <w:szCs w:val="24"/>
          </w:rPr>
          <w:delText>.</w:delText>
        </w:r>
      </w:del>
      <w:r w:rsidR="0036105A">
        <w:rPr>
          <w:rFonts w:ascii="Times New Roman" w:hAnsi="Times New Roman" w:cs="Times New Roman"/>
          <w:sz w:val="24"/>
          <w:szCs w:val="24"/>
        </w:rPr>
        <w:t xml:space="preserve">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Cyberball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del w:id="18" w:author="Chris Hartgerink" w:date="2015-04-02T10:55:00Z">
        <w:r w:rsidR="00E67499">
          <w:rPr>
            <w:rFonts w:ascii="Times New Roman" w:hAnsi="Times New Roman" w:cs="Times New Roman"/>
            <w:sz w:val="24"/>
            <w:szCs w:val="24"/>
          </w:rPr>
          <w:delText xml:space="preserve">Cyberball participants simply do not obtain a ball and thus need to infer </w:delText>
        </w:r>
        <w:r w:rsidR="00794171">
          <w:rPr>
            <w:rFonts w:ascii="Times New Roman" w:hAnsi="Times New Roman" w:cs="Times New Roman"/>
            <w:sz w:val="24"/>
            <w:szCs w:val="24"/>
          </w:rPr>
          <w:delText>that</w:delText>
        </w:r>
        <w:r w:rsidR="00E67499">
          <w:rPr>
            <w:rFonts w:ascii="Times New Roman" w:hAnsi="Times New Roman" w:cs="Times New Roman"/>
            <w:sz w:val="24"/>
            <w:szCs w:val="24"/>
          </w:rPr>
          <w:delText xml:space="preserve"> they are excluded, whereas in the other paradigms</w:delText>
        </w:r>
        <w:r w:rsidR="00EA36FA">
          <w:rPr>
            <w:rFonts w:ascii="Times New Roman" w:hAnsi="Times New Roman" w:cs="Times New Roman"/>
            <w:sz w:val="24"/>
            <w:szCs w:val="24"/>
          </w:rPr>
          <w:delText>,</w:delText>
        </w:r>
        <w:r w:rsidR="00E67499">
          <w:rPr>
            <w:rFonts w:ascii="Times New Roman" w:hAnsi="Times New Roman" w:cs="Times New Roman"/>
            <w:sz w:val="24"/>
            <w:szCs w:val="24"/>
          </w:rPr>
          <w:delText xml:space="preserve"> participants are informed that they are excluded </w:delText>
        </w:r>
        <w:r w:rsidR="002F39CE">
          <w:rPr>
            <w:rFonts w:ascii="Times New Roman" w:hAnsi="Times New Roman" w:cs="Times New Roman"/>
            <w:sz w:val="24"/>
            <w:szCs w:val="24"/>
          </w:rPr>
          <w:delText xml:space="preserve">in various ways </w:delText>
        </w:r>
        <w:r w:rsidR="00E67499">
          <w:rPr>
            <w:rFonts w:ascii="Times New Roman" w:hAnsi="Times New Roman" w:cs="Times New Roman"/>
            <w:sz w:val="24"/>
            <w:szCs w:val="24"/>
          </w:rPr>
          <w:delText xml:space="preserve">and thus do not need to infer that they are excluded. </w:delText>
        </w:r>
      </w:del>
    </w:p>
    <w:p w14:paraId="147CDDAF" w14:textId="7EF7CE1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The social relevan</w:t>
      </w:r>
      <w:r w:rsidR="00EA36FA">
        <w:rPr>
          <w:rFonts w:ascii="Times New Roman" w:hAnsi="Times New Roman" w:cs="Times New Roman"/>
          <w:sz w:val="24"/>
          <w:szCs w:val="24"/>
        </w:rPr>
        <w:t xml:space="preserve">ce is further evident in that </w:t>
      </w:r>
      <w:ins w:id="19" w:author="Chris Hartgerink" w:date="2015-04-02T10:55:00Z">
        <w:r w:rsidR="00EF4585" w:rsidRPr="00EF4585">
          <w:rPr>
            <w:rFonts w:ascii="Times New Roman" w:hAnsi="Times New Roman" w:cs="Times New Roman"/>
            <w:sz w:val="24"/>
            <w:szCs w:val="24"/>
          </w:rPr>
          <w:t>ostracism</w:t>
        </w:r>
      </w:ins>
      <w:del w:id="20" w:author="Chris Hartgerink" w:date="2015-04-02T10:55:00Z">
        <w:r w:rsidR="00EA36FA">
          <w:rPr>
            <w:rFonts w:ascii="Times New Roman" w:hAnsi="Times New Roman" w:cs="Times New Roman"/>
            <w:sz w:val="24"/>
            <w:szCs w:val="24"/>
          </w:rPr>
          <w:delText>it</w:delText>
        </w:r>
      </w:del>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5E5990">
        <w:rPr>
          <w:rFonts w:ascii="Times New Roman" w:hAnsi="Times New Roman" w:cs="Times New Roman"/>
          <w:sz w:val="24"/>
          <w:szCs w:val="24"/>
        </w:rPr>
        <w:t xml:space="preserve"> (intrapersonal effects)</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w:t>
      </w:r>
      <w:r w:rsidR="005E5990">
        <w:rPr>
          <w:rFonts w:ascii="Times New Roman" w:hAnsi="Times New Roman" w:cs="Times New Roman"/>
          <w:sz w:val="24"/>
          <w:szCs w:val="24"/>
        </w:rPr>
        <w:t xml:space="preserve"> (interpersonal effects)</w:t>
      </w:r>
      <w:r w:rsidR="009A195D">
        <w:rPr>
          <w:rFonts w:ascii="Times New Roman" w:hAnsi="Times New Roman" w:cs="Times New Roman"/>
          <w:sz w:val="24"/>
          <w:szCs w:val="24"/>
        </w:rPr>
        <w:t xml:space="preserve">.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ins w:id="21" w:author="Chris Hartgerink" w:date="2015-04-02T10:55:00Z">
        <w:r w:rsidR="00EF4585" w:rsidRPr="00EF4585">
          <w:rPr>
            <w:rFonts w:ascii="Times New Roman" w:hAnsi="Times New Roman" w:cs="Times New Roman"/>
            <w:sz w:val="24"/>
            <w:szCs w:val="24"/>
          </w:rPr>
          <w:t>. People</w:t>
        </w:r>
      </w:ins>
      <w:del w:id="22" w:author="Chris Hartgerink" w:date="2015-04-02T10:55:00Z">
        <w:r w:rsidR="00EA36FA">
          <w:rPr>
            <w:rFonts w:ascii="Times New Roman" w:hAnsi="Times New Roman" w:cs="Times New Roman"/>
            <w:sz w:val="24"/>
            <w:szCs w:val="24"/>
          </w:rPr>
          <w:delText>, which</w:delText>
        </w:r>
        <w:r w:rsidR="005E5E51">
          <w:rPr>
            <w:rFonts w:ascii="Times New Roman" w:hAnsi="Times New Roman" w:cs="Times New Roman"/>
            <w:sz w:val="24"/>
            <w:szCs w:val="24"/>
          </w:rPr>
          <w:delText xml:space="preserve"> does not only affect the people</w:delText>
        </w:r>
      </w:del>
      <w:r w:rsidR="005E5E51">
        <w:rPr>
          <w:rFonts w:ascii="Times New Roman" w:hAnsi="Times New Roman" w:cs="Times New Roman"/>
          <w:sz w:val="24"/>
          <w:szCs w:val="24"/>
        </w:rPr>
        <w:t xml:space="preserv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w:t>
      </w:r>
      <w:ins w:id="23" w:author="Chris Hartgerink" w:date="2015-04-02T10:55:00Z">
        <w:r w:rsidR="00EF4585" w:rsidRPr="00EF4585">
          <w:rPr>
            <w:rFonts w:ascii="Times New Roman" w:hAnsi="Times New Roman" w:cs="Times New Roman"/>
            <w:sz w:val="24"/>
            <w:szCs w:val="24"/>
          </w:rPr>
          <w:t xml:space="preserve"> ostracized may retaliate by murdering those</w:t>
        </w:r>
      </w:ins>
      <w:r w:rsidR="005E5E51">
        <w:rPr>
          <w:rFonts w:ascii="Times New Roman" w:hAnsi="Times New Roman" w:cs="Times New Roman"/>
          <w:sz w:val="24"/>
          <w:szCs w:val="24"/>
        </w:rPr>
        <w:t xml:space="preserve"> responsible</w:t>
      </w:r>
      <w:ins w:id="24" w:author="Chris Hartgerink" w:date="2015-04-02T10:55:00Z">
        <w:r w:rsidR="00EF4585" w:rsidRPr="00EF4585">
          <w:rPr>
            <w:rFonts w:ascii="Times New Roman" w:hAnsi="Times New Roman" w:cs="Times New Roman"/>
            <w:sz w:val="24"/>
            <w:szCs w:val="24"/>
          </w:rPr>
          <w:t xml:space="preserve"> and sometimes even </w:t>
        </w:r>
      </w:ins>
      <w:del w:id="25" w:author="Chris Hartgerink" w:date="2015-04-02T10:55:00Z">
        <w:r w:rsidR="00EA36FA">
          <w:rPr>
            <w:rFonts w:ascii="Times New Roman" w:hAnsi="Times New Roman" w:cs="Times New Roman"/>
            <w:sz w:val="24"/>
            <w:szCs w:val="24"/>
          </w:rPr>
          <w:delText>,</w:delText>
        </w:r>
        <w:r w:rsidR="005E5E51">
          <w:rPr>
            <w:rFonts w:ascii="Times New Roman" w:hAnsi="Times New Roman" w:cs="Times New Roman"/>
            <w:sz w:val="24"/>
            <w:szCs w:val="24"/>
          </w:rPr>
          <w:delText xml:space="preserve"> but also </w:delText>
        </w:r>
      </w:del>
      <w:r w:rsidR="005E5E51">
        <w:rPr>
          <w:rFonts w:ascii="Times New Roman" w:hAnsi="Times New Roman" w:cs="Times New Roman"/>
          <w:sz w:val="24"/>
          <w:szCs w:val="24"/>
        </w:rPr>
        <w:t>innocent bystanders</w:t>
      </w:r>
      <w:r w:rsidR="006B0F3D">
        <w:rPr>
          <w:rFonts w:ascii="Times New Roman" w:hAnsi="Times New Roman" w:cs="Times New Roman"/>
          <w:sz w:val="24"/>
          <w:szCs w:val="24"/>
        </w:rPr>
        <w:t xml:space="preserve"> </w:t>
      </w:r>
      <w:ins w:id="26" w:author="Chris Hartgerink" w:date="2015-04-02T10:55:00Z">
        <w:r w:rsidR="00EF4585" w:rsidRPr="00EF4585">
          <w:rPr>
            <w:rFonts w:ascii="Times New Roman" w:hAnsi="Times New Roman" w:cs="Times New Roman"/>
            <w:sz w:val="24"/>
            <w:szCs w:val="24"/>
          </w:rPr>
          <w:t>[5].</w:t>
        </w:r>
      </w:ins>
      <w:del w:id="27" w:author="Chris Hartgerink" w:date="2015-04-02T10:55:00Z">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5]</w:delTex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delText>.</w:delText>
        </w:r>
      </w:del>
      <w:r w:rsidR="009A195D">
        <w:rPr>
          <w:rFonts w:ascii="Times New Roman" w:hAnsi="Times New Roman" w:cs="Times New Roman"/>
          <w:sz w:val="24"/>
          <w:szCs w:val="24"/>
        </w:rPr>
        <w:t xml:space="preserve">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w:t>
      </w:r>
      <w:r w:rsidR="007425DF" w:rsidRPr="009159AB">
        <w:rPr>
          <w:rFonts w:ascii="Times New Roman" w:hAnsi="Times New Roman" w:cs="Times New Roman"/>
          <w:sz w:val="24"/>
          <w:szCs w:val="24"/>
        </w:rPr>
        <w:lastRenderedPageBreak/>
        <w:t>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4D8E5C5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ins w:id="28" w:author="Chris Hartgerink" w:date="2015-04-02T10:55:00Z">
        <w:r w:rsidR="00EF4585" w:rsidRPr="00EF4585">
          <w:rPr>
            <w:rFonts w:ascii="Times New Roman" w:hAnsi="Times New Roman" w:cs="Times New Roman"/>
            <w:sz w:val="24"/>
            <w:szCs w:val="24"/>
          </w:rPr>
          <w:t>This initial response is theorized to be socially painful, threatening [9] and, following overdetection theory [12], should be</w:t>
        </w:r>
      </w:ins>
      <w:del w:id="29" w:author="Chris Hartgerink" w:date="2015-04-02T10:55:00Z">
        <w:r w:rsidR="00731737" w:rsidRPr="009159AB">
          <w:rPr>
            <w:rFonts w:ascii="Times New Roman" w:hAnsi="Times New Roman" w:cs="Times New Roman"/>
            <w:sz w:val="24"/>
            <w:szCs w:val="24"/>
          </w:rPr>
          <w:delText xml:space="preserve">This initial response is theorized to be </w:delText>
        </w:r>
        <w:r w:rsidR="00E76D2C" w:rsidRPr="009159AB">
          <w:rPr>
            <w:rFonts w:ascii="Times New Roman" w:hAnsi="Times New Roman" w:cs="Times New Roman"/>
            <w:sz w:val="24"/>
            <w:szCs w:val="24"/>
          </w:rPr>
          <w:delText>socially</w:delText>
        </w:r>
        <w:r w:rsidR="00731737" w:rsidRPr="009159AB">
          <w:rPr>
            <w:rFonts w:ascii="Times New Roman" w:hAnsi="Times New Roman" w:cs="Times New Roman"/>
            <w:sz w:val="24"/>
            <w:szCs w:val="24"/>
          </w:rPr>
          <w:delText xml:space="preserve"> painful</w:delText>
        </w:r>
        <w:r w:rsidR="00EA36FA">
          <w:rPr>
            <w:rFonts w:ascii="Times New Roman" w:hAnsi="Times New Roman" w:cs="Times New Roman"/>
            <w:sz w:val="24"/>
            <w:szCs w:val="24"/>
          </w:rPr>
          <w:delText>,</w:delText>
        </w:r>
        <w:r w:rsidR="00731737" w:rsidRPr="009159AB">
          <w:rPr>
            <w:rFonts w:ascii="Times New Roman" w:hAnsi="Times New Roman" w:cs="Times New Roman"/>
            <w:sz w:val="24"/>
            <w:szCs w:val="24"/>
          </w:rPr>
          <w:delText xml:space="preserve"> threatening</w:delText>
        </w:r>
        <w:r w:rsidR="00E661C6" w:rsidRPr="009159AB">
          <w:rPr>
            <w:rFonts w:ascii="Times New Roman" w:hAnsi="Times New Roman" w:cs="Times New Roman"/>
            <w:sz w:val="24"/>
            <w:szCs w:val="24"/>
          </w:rPr>
          <w:delText xml:space="preserve"> </w:delTex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9]</w:delTex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delText xml:space="preserve"> </w:delText>
        </w:r>
        <w:r w:rsidR="00E661C6" w:rsidRPr="009159AB">
          <w:rPr>
            <w:rFonts w:ascii="Times New Roman" w:hAnsi="Times New Roman" w:cs="Times New Roman"/>
            <w:sz w:val="24"/>
            <w:szCs w:val="24"/>
          </w:rPr>
          <w:delText>and</w:delText>
        </w:r>
      </w:del>
      <w:r w:rsidR="00E661C6" w:rsidRPr="009159AB">
        <w:rPr>
          <w:rFonts w:ascii="Times New Roman" w:hAnsi="Times New Roman" w:cs="Times New Roman"/>
          <w:sz w:val="24"/>
          <w:szCs w:val="24"/>
        </w:rPr>
        <w:t xml:space="preserve"> easily detectable due to </w:t>
      </w:r>
      <w:r w:rsidR="00731737" w:rsidRPr="009159AB">
        <w:rPr>
          <w:rFonts w:ascii="Times New Roman" w:hAnsi="Times New Roman" w:cs="Times New Roman"/>
          <w:sz w:val="24"/>
          <w:szCs w:val="24"/>
        </w:rPr>
        <w:t>evolutionary over-sensitivity to cues of ostracism</w:t>
      </w:r>
      <w:ins w:id="30" w:author="Chris Hartgerink" w:date="2015-04-02T10:55:00Z">
        <w:r w:rsidR="00731737" w:rsidRPr="009159AB">
          <w:rPr>
            <w:rFonts w:ascii="Times New Roman" w:hAnsi="Times New Roman" w:cs="Times New Roman"/>
            <w:sz w:val="24"/>
            <w:szCs w:val="24"/>
          </w:rPr>
          <w:t>.</w:t>
        </w:r>
      </w:ins>
      <w:del w:id="31" w:author="Chris Hartgerink" w:date="2015-04-02T10:55:00Z">
        <w:r w:rsidR="00E661C6" w:rsidRPr="009159AB">
          <w:rPr>
            <w:rFonts w:ascii="Times New Roman" w:hAnsi="Times New Roman" w:cs="Times New Roman"/>
            <w:sz w:val="24"/>
            <w:szCs w:val="24"/>
          </w:rPr>
          <w:delText xml:space="preserve"> </w:delTex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12]</w:delTex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Coping can be measured both in terms of speed of recovery (higher levels of need satisfaction approaching the levels of included participants</w:t>
      </w:r>
      <w:ins w:id="32" w:author="Chris Hartgerink" w:date="2015-04-02T10:55:00Z">
        <w:r w:rsidR="00B4115B" w:rsidRPr="009159AB">
          <w:rPr>
            <w:rFonts w:ascii="Times New Roman" w:hAnsi="Times New Roman" w:cs="Times New Roman"/>
            <w:sz w:val="24"/>
            <w:szCs w:val="24"/>
          </w:rPr>
          <w:t>)</w:t>
        </w:r>
      </w:ins>
      <w:del w:id="33" w:author="Chris Hartgerink" w:date="2015-04-02T10:55:00Z">
        <w:r w:rsidR="00B4115B" w:rsidRPr="009159AB">
          <w:rPr>
            <w:rFonts w:ascii="Times New Roman" w:hAnsi="Times New Roman" w:cs="Times New Roman"/>
            <w:sz w:val="24"/>
            <w:szCs w:val="24"/>
          </w:rPr>
          <w:delText>),</w:delText>
        </w:r>
      </w:del>
      <w:r w:rsidR="00B4115B" w:rsidRPr="009159AB">
        <w:rPr>
          <w:rFonts w:ascii="Times New Roman" w:hAnsi="Times New Roman" w:cs="Times New Roman"/>
          <w:sz w:val="24"/>
          <w:szCs w:val="24"/>
        </w:rPr>
        <w:t xml:space="preserve">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w:t>
      </w:r>
      <w:r w:rsidR="005B6147" w:rsidRPr="009159AB">
        <w:rPr>
          <w:rFonts w:ascii="Times New Roman" w:hAnsi="Times New Roman" w:cs="Times New Roman"/>
          <w:sz w:val="24"/>
          <w:szCs w:val="24"/>
        </w:rPr>
        <w:lastRenderedPageBreak/>
        <w:t xml:space="preserve">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3F0F454E"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DD06D8">
        <w:rPr>
          <w:rFonts w:ascii="Times New Roman" w:hAnsi="Times New Roman" w:cs="Times New Roman"/>
          <w:sz w:val="24"/>
          <w:szCs w:val="24"/>
        </w:rPr>
        <w:t>conduct a meta-</w:t>
      </w:r>
      <w:ins w:id="34" w:author="Chris Hartgerink" w:date="2015-04-02T10:55:00Z">
        <w:r w:rsidR="00EF4585">
          <w:rPr>
            <w:rFonts w:ascii="Times New Roman" w:hAnsi="Times New Roman" w:cs="Times New Roman"/>
            <w:sz w:val="24"/>
            <w:szCs w:val="24"/>
          </w:rPr>
          <w:t>analysi</w:t>
        </w:r>
        <w:r w:rsidR="00DD06D8">
          <w:rPr>
            <w:rFonts w:ascii="Times New Roman" w:hAnsi="Times New Roman" w:cs="Times New Roman"/>
            <w:sz w:val="24"/>
            <w:szCs w:val="24"/>
          </w:rPr>
          <w:t>s</w:t>
        </w:r>
      </w:ins>
      <w:del w:id="35" w:author="Chris Hartgerink" w:date="2015-04-02T10:55:00Z">
        <w:r w:rsidR="00DD06D8">
          <w:rPr>
            <w:rFonts w:ascii="Times New Roman" w:hAnsi="Times New Roman" w:cs="Times New Roman"/>
            <w:sz w:val="24"/>
            <w:szCs w:val="24"/>
          </w:rPr>
          <w:delText>analyses</w:delText>
        </w:r>
      </w:del>
      <w:r w:rsidR="00DD06D8">
        <w:rPr>
          <w:rFonts w:ascii="Times New Roman" w:hAnsi="Times New Roman" w:cs="Times New Roman"/>
          <w:sz w:val="24"/>
          <w:szCs w:val="24"/>
        </w:rPr>
        <w:t xml:space="preserve">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ins w:id="36" w:author="Chris Hartgerink" w:date="2015-04-02T10:55:00Z">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ins>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w:t>
      </w:r>
      <w:del w:id="37" w:author="Chris Hartgerink" w:date="2015-04-02T10:55:00Z">
        <w:r>
          <w:rPr>
            <w:rFonts w:ascii="Times New Roman" w:hAnsi="Times New Roman" w:cs="Times New Roman"/>
            <w:sz w:val="24"/>
            <w:szCs w:val="24"/>
          </w:rPr>
          <w:delText>,</w:delText>
        </w:r>
      </w:del>
      <w:r>
        <w:rPr>
          <w:rFonts w:ascii="Times New Roman" w:hAnsi="Times New Roman" w:cs="Times New Roman"/>
          <w:sz w:val="24"/>
          <w:szCs w:val="24"/>
        </w:rPr>
        <w:t xml:space="preserve">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6AD72C7B"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esearchers to decide how to set</w:t>
      </w:r>
      <w:ins w:id="38" w:author="Chris Hartgerink" w:date="2015-04-02T10:55:00Z">
        <w:r w:rsidR="000063D2">
          <w:rPr>
            <w:rFonts w:ascii="Times New Roman" w:hAnsi="Times New Roman" w:cs="Times New Roman"/>
            <w:sz w:val="24"/>
            <w:szCs w:val="24"/>
          </w:rPr>
          <w:t xml:space="preserve"> </w:t>
        </w:r>
      </w:ins>
      <w:del w:id="39" w:author="Chris Hartgerink" w:date="2015-04-02T10:55:00Z">
        <w:r w:rsidR="00D76DA3">
          <w:rPr>
            <w:rFonts w:ascii="Times New Roman" w:hAnsi="Times New Roman" w:cs="Times New Roman"/>
            <w:sz w:val="24"/>
            <w:szCs w:val="24"/>
          </w:rPr>
          <w:delText>-</w:delText>
        </w:r>
      </w:del>
      <w:r w:rsidR="00D76DA3">
        <w:rPr>
          <w:rFonts w:ascii="Times New Roman" w:hAnsi="Times New Roman" w:cs="Times New Roman"/>
          <w:sz w:val="24"/>
          <w:szCs w:val="24"/>
        </w:rPr>
        <w:t xml:space="preserve">up a game of Cyberball and whether effects </w:t>
      </w:r>
      <w:r w:rsidR="00D76DA3">
        <w:rPr>
          <w:rFonts w:ascii="Times New Roman" w:hAnsi="Times New Roman" w:cs="Times New Roman"/>
          <w:sz w:val="24"/>
          <w:szCs w:val="24"/>
        </w:rPr>
        <w:lastRenderedPageBreak/>
        <w:t>generalize across age, gender</w:t>
      </w:r>
      <w:ins w:id="40" w:author="Chris Hartgerink" w:date="2015-04-02T10:55:00Z">
        <w:r w:rsidR="007441B8">
          <w:rPr>
            <w:rFonts w:ascii="Times New Roman" w:hAnsi="Times New Roman" w:cs="Times New Roman"/>
            <w:sz w:val="24"/>
            <w:szCs w:val="24"/>
          </w:rPr>
          <w:t>,</w:t>
        </w:r>
      </w:ins>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ins w:id="41" w:author="Chris Hartgerink" w:date="2015-04-02T10:55:00Z">
        <w:r w:rsidR="007441B8">
          <w:rPr>
            <w:rFonts w:ascii="Times New Roman" w:hAnsi="Times New Roman" w:cs="Times New Roman"/>
            <w:sz w:val="24"/>
            <w:szCs w:val="24"/>
          </w:rPr>
          <w:t>,</w:t>
        </w:r>
      </w:ins>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del w:id="42" w:author="Chris Hartgerink" w:date="2015-04-02T10:55:00Z">
        <w:r w:rsidRPr="000978B6">
          <w:rPr>
            <w:rFonts w:ascii="Times New Roman" w:hAnsi="Times New Roman" w:cs="Times New Roman"/>
            <w:sz w:val="24"/>
            <w:szCs w:val="24"/>
          </w:rPr>
          <w:delText>,</w:delText>
        </w:r>
      </w:del>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22B3FEEC"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ins w:id="43" w:author="Chris Hartgerink" w:date="2015-04-02T10:55:00Z">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ins>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 xml:space="preserve">ch as body temperature or galvanic skin </w:t>
      </w:r>
      <w:r w:rsidR="00057AEA">
        <w:rPr>
          <w:rFonts w:ascii="Times New Roman" w:hAnsi="Times New Roman" w:cs="Times New Roman"/>
          <w:sz w:val="24"/>
          <w:szCs w:val="24"/>
        </w:rPr>
        <w:lastRenderedPageBreak/>
        <w:t>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ins w:id="44" w:author="Chris Hartgerink" w:date="2015-04-02T10:55:00Z">
        <w:r w:rsidR="007441B8">
          <w:rPr>
            <w:rFonts w:ascii="Times New Roman" w:hAnsi="Times New Roman" w:cs="Times New Roman"/>
            <w:sz w:val="24"/>
            <w:szCs w:val="24"/>
          </w:rPr>
          <w:t>,</w:t>
        </w:r>
      </w:ins>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ins w:id="45" w:author="Chris Hartgerink" w:date="2015-04-02T10:55:00Z">
        <w:r w:rsidR="000063D2">
          <w:rPr>
            <w:rFonts w:ascii="Times New Roman" w:hAnsi="Times New Roman" w:cs="Times New Roman"/>
            <w:sz w:val="24"/>
            <w:szCs w:val="24"/>
          </w:rPr>
          <w:t>to</w:t>
        </w:r>
      </w:ins>
      <w:del w:id="46" w:author="Chris Hartgerink" w:date="2015-04-02T10:55:00Z">
        <w:r w:rsidR="00D104B3">
          <w:rPr>
            <w:rFonts w:ascii="Times New Roman" w:hAnsi="Times New Roman" w:cs="Times New Roman"/>
            <w:sz w:val="24"/>
            <w:szCs w:val="24"/>
          </w:rPr>
          <w:delText>by</w:delText>
        </w:r>
      </w:del>
      <w:r w:rsidR="00D104B3">
        <w:rPr>
          <w:rFonts w:ascii="Times New Roman" w:hAnsi="Times New Roman" w:cs="Times New Roman"/>
          <w:sz w:val="24"/>
          <w:szCs w:val="24"/>
        </w:rPr>
        <w:t xml:space="preserve"> a large </w:t>
      </w:r>
      <w:ins w:id="47" w:author="Chris Hartgerink" w:date="2015-04-02T10:55:00Z">
        <w:r w:rsidR="000063D2">
          <w:rPr>
            <w:rFonts w:ascii="Times New Roman" w:hAnsi="Times New Roman" w:cs="Times New Roman"/>
            <w:sz w:val="24"/>
            <w:szCs w:val="24"/>
          </w:rPr>
          <w:t>extent</w:t>
        </w:r>
      </w:ins>
      <w:del w:id="48" w:author="Chris Hartgerink" w:date="2015-04-02T10:55:00Z">
        <w:r w:rsidR="00D104B3">
          <w:rPr>
            <w:rFonts w:ascii="Times New Roman" w:hAnsi="Times New Roman" w:cs="Times New Roman"/>
            <w:sz w:val="24"/>
            <w:szCs w:val="24"/>
          </w:rPr>
          <w:delText>extend</w:delText>
        </w:r>
      </w:del>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48E5218C"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ins w:id="49" w:author="Chris Hartgerink" w:date="2015-04-02T10:55:00Z">
        <w:r w:rsidR="00D802B4" w:rsidRPr="009159AB">
          <w:rPr>
            <w:rFonts w:ascii="Times New Roman" w:hAnsi="Times New Roman" w:cs="Times New Roman"/>
            <w:sz w:val="24"/>
            <w:szCs w:val="24"/>
          </w:rPr>
          <w:t>)</w:t>
        </w:r>
      </w:ins>
      <w:del w:id="50" w:author="Chris Hartgerink" w:date="2015-04-02T10:55:00Z">
        <w:r w:rsidR="00D802B4" w:rsidRPr="009159AB">
          <w:rPr>
            <w:rFonts w:ascii="Times New Roman" w:hAnsi="Times New Roman" w:cs="Times New Roman"/>
            <w:sz w:val="24"/>
            <w:szCs w:val="24"/>
          </w:rPr>
          <w:delText>)</w:delText>
        </w:r>
        <w:r w:rsidR="00A6700D">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070AC4CC"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ins w:id="51" w:author="Chris Hartgerink" w:date="2015-04-02T10:55:00Z">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w:t>
        </w:r>
      </w:ins>
      <w:del w:id="52" w:author="Chris Hartgerink" w:date="2015-04-02T10:55:00Z">
        <w:r w:rsidR="003E3CEE" w:rsidRPr="009159AB">
          <w:rPr>
            <w:rFonts w:ascii="Times New Roman" w:hAnsi="Times New Roman" w:cs="Times New Roman"/>
            <w:sz w:val="24"/>
            <w:szCs w:val="24"/>
          </w:rPr>
          <w:delText>.</w:delText>
        </w:r>
      </w:del>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lastRenderedPageBreak/>
        <w:t>Literature search</w:t>
      </w:r>
      <w:r w:rsidR="00731737" w:rsidRPr="009159AB">
        <w:t xml:space="preserve"> </w:t>
      </w:r>
    </w:p>
    <w:p w14:paraId="62454B08"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ins w:id="53" w:author="Chris Hartgerink" w:date="2015-04-02T10:55:00Z">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w:t>
        </w:r>
      </w:ins>
      <w:r w:rsidRPr="009159AB">
        <w:rPr>
          <w:rFonts w:ascii="Times New Roman" w:hAnsi="Times New Roman" w:cs="Times New Roman"/>
          <w:sz w:val="24"/>
          <w:szCs w:val="24"/>
        </w:rPr>
        <w:t>SPSP</w:t>
      </w:r>
      <w:ins w:id="54" w:author="Chris Hartgerink" w:date="2015-04-02T10:55:00Z">
        <w:r w:rsidR="000063D2">
          <w:rPr>
            <w:rFonts w:ascii="Times New Roman" w:hAnsi="Times New Roman" w:cs="Times New Roman"/>
            <w:sz w:val="24"/>
            <w:szCs w:val="24"/>
          </w:rPr>
          <w:t>)</w:t>
        </w:r>
      </w:ins>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5F3B01F4"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ins w:id="55" w:author="Chris Hartgerink" w:date="2015-04-02T10:55:00Z">
        <w:r w:rsidR="007441B8">
          <w:rPr>
            <w:rFonts w:ascii="Times New Roman" w:hAnsi="Times New Roman" w:cs="Times New Roman"/>
            <w:sz w:val="24"/>
            <w:szCs w:val="24"/>
          </w:rPr>
          <w:t>,</w:t>
        </w:r>
      </w:ins>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7777777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del w:id="56" w:author="Chris Hartgerink" w:date="2015-04-02T10:55:00Z">
        <w:r w:rsidRPr="009159AB">
          <w:rPr>
            <w:rFonts w:ascii="Times New Roman" w:hAnsi="Times New Roman" w:cs="Times New Roman"/>
            <w:sz w:val="24"/>
            <w:szCs w:val="24"/>
          </w:rPr>
          <w:delText>Society for Personality and Social Psychology (</w:delText>
        </w:r>
      </w:del>
      <w:r w:rsidRPr="009159AB">
        <w:rPr>
          <w:rFonts w:ascii="Times New Roman" w:hAnsi="Times New Roman" w:cs="Times New Roman"/>
          <w:sz w:val="24"/>
          <w:szCs w:val="24"/>
        </w:rPr>
        <w:t>SPSP</w:t>
      </w:r>
      <w:ins w:id="57" w:author="Chris Hartgerink" w:date="2015-04-02T10:55:00Z">
        <w:r w:rsidR="000063D2">
          <w:rPr>
            <w:rFonts w:ascii="Times New Roman" w:hAnsi="Times New Roman" w:cs="Times New Roman"/>
            <w:sz w:val="24"/>
            <w:szCs w:val="24"/>
          </w:rPr>
          <w:t>,</w:t>
        </w:r>
      </w:ins>
      <w:del w:id="58"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71B7A1F0"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ins w:id="59" w:author="Chris Hartgerink" w:date="2015-04-02T10:55:00Z">
        <w:r w:rsidR="007441B8">
          <w:rPr>
            <w:rFonts w:ascii="Times New Roman" w:hAnsi="Times New Roman" w:cs="Times New Roman"/>
            <w:sz w:val="24"/>
            <w:szCs w:val="24"/>
          </w:rPr>
          <w:t>,</w:t>
        </w:r>
      </w:ins>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77777777" w:rsidR="00E76D2C" w:rsidRDefault="00731737" w:rsidP="00C30555">
      <w:pPr>
        <w:spacing w:after="0" w:line="480" w:lineRule="auto"/>
        <w:ind w:firstLine="708"/>
        <w:rPr>
          <w:rFonts w:ascii="Times New Roman" w:hAnsi="Times New Roman"/>
          <w:sz w:val="24"/>
          <w:rPrChange w:id="60" w:author="Chris Hartgerink" w:date="2015-04-02T10:55:00Z">
            <w:rPr>
              <w:rFonts w:ascii="Times New Roman" w:hAnsi="Times New Roman" w:cs="Times New Roman"/>
              <w:sz w:val="24"/>
              <w:szCs w:val="24"/>
              <w:vertAlign w:val="superscript"/>
            </w:rPr>
          </w:rPrChange>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w:t>
      </w:r>
      <w:ins w:id="61" w:author="Chris Hartgerink" w:date="2015-04-02T10:55:00Z">
        <w:r w:rsidR="00EF4585">
          <w:rPr>
            <w:rFonts w:ascii="Times New Roman" w:hAnsi="Times New Roman" w:cs="Times New Roman"/>
            <w:sz w:val="24"/>
            <w:szCs w:val="24"/>
          </w:rPr>
          <w:t>See also Fig. 2.</w:t>
        </w:r>
        <w:r w:rsidR="0070515C" w:rsidRPr="009159AB">
          <w:rPr>
            <w:rFonts w:ascii="Times New Roman" w:hAnsi="Times New Roman" w:cs="Times New Roman"/>
            <w:sz w:val="24"/>
            <w:szCs w:val="24"/>
          </w:rPr>
          <w:t xml:space="preserve"> </w:t>
        </w:r>
      </w:ins>
      <w:r w:rsidR="0070515C" w:rsidRPr="009159AB">
        <w:rPr>
          <w:rFonts w:ascii="Times New Roman" w:hAnsi="Times New Roman" w:cs="Times New Roman"/>
          <w:sz w:val="24"/>
          <w:szCs w:val="24"/>
        </w:rPr>
        <w:t xml:space="preserve">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ins w:id="62" w:author="Chris Hartgerink" w:date="2015-04-02T10:55:00Z"/>
          <w:rFonts w:ascii="Times New Roman" w:hAnsi="Times New Roman" w:cs="Times New Roman"/>
          <w:b/>
          <w:sz w:val="24"/>
          <w:szCs w:val="24"/>
        </w:rPr>
      </w:pPr>
    </w:p>
    <w:p w14:paraId="14C24ED4" w14:textId="3E611513" w:rsidR="00EF4585" w:rsidRDefault="00EF4585" w:rsidP="00EF4585">
      <w:pPr>
        <w:spacing w:after="0" w:line="480" w:lineRule="auto"/>
        <w:rPr>
          <w:ins w:id="63" w:author="Chris Hartgerink" w:date="2015-04-02T10:55:00Z"/>
          <w:rFonts w:ascii="Times New Roman" w:hAnsi="Times New Roman" w:cs="Times New Roman"/>
          <w:sz w:val="24"/>
          <w:szCs w:val="24"/>
        </w:rPr>
      </w:pPr>
      <w:ins w:id="64" w:author="Chris Hartgerink" w:date="2015-04-02T10:55:00Z">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 xml:space="preserve">. </w:t>
        </w:r>
      </w:ins>
    </w:p>
    <w:p w14:paraId="08BF2EC2" w14:textId="77777777" w:rsidR="00EF4585" w:rsidRPr="009159AB" w:rsidRDefault="00EF4585" w:rsidP="00EF4585">
      <w:pPr>
        <w:spacing w:after="0" w:line="480" w:lineRule="auto"/>
        <w:rPr>
          <w:ins w:id="65" w:author="Chris Hartgerink" w:date="2015-04-02T10:55:00Z"/>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lastRenderedPageBreak/>
        <w:t>Coding procedure</w:t>
      </w:r>
    </w:p>
    <w:p w14:paraId="6BD42827" w14:textId="33B6E7FD"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Supplement S1 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number of ball tosses used throughout the game, (3) total duration of the game in seconds. 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451E2BB3"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885EF1" w:rsidRPr="009159AB">
        <w:rPr>
          <w:rFonts w:ascii="Times New Roman" w:hAnsi="Times New Roman" w:cs="Times New Roman"/>
          <w:sz w:val="24"/>
          <w:szCs w:val="24"/>
        </w:rPr>
        <w:t>, donations to charity</w:t>
      </w:r>
      <w:ins w:id="66" w:author="Chris Hartgerink" w:date="2015-04-02T10:55:00Z">
        <w:r w:rsidR="00885EF1" w:rsidRPr="009159AB">
          <w:rPr>
            <w:rFonts w:ascii="Times New Roman" w:hAnsi="Times New Roman" w:cs="Times New Roman"/>
            <w:sz w:val="24"/>
            <w:szCs w:val="24"/>
          </w:rPr>
          <w:t>).</w:t>
        </w:r>
      </w:ins>
      <w:del w:id="67" w:author="Chris Hartgerink" w:date="2015-04-02T10:55:00Z">
        <w:r w:rsidR="00885EF1" w:rsidRPr="009159AB">
          <w:rPr>
            <w:rFonts w:ascii="Times New Roman" w:hAnsi="Times New Roman" w:cs="Times New Roman"/>
            <w:sz w:val="24"/>
            <w:szCs w:val="24"/>
          </w:rPr>
          <w:delText>, etc.).</w:delText>
        </w:r>
      </w:del>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lastRenderedPageBreak/>
        <w:t>how angry do you feel?</w:t>
      </w:r>
      <w:r w:rsidR="00A71977" w:rsidRPr="009159AB">
        <w:rPr>
          <w:rFonts w:ascii="Times New Roman" w:hAnsi="Times New Roman" w:cs="Times New Roman"/>
          <w:sz w:val="24"/>
          <w:szCs w:val="24"/>
        </w:rPr>
        <w:t>, physiological measures</w:t>
      </w:r>
      <w:ins w:id="68" w:author="Chris Hartgerink" w:date="2015-04-02T10:55:00Z">
        <w:r w:rsidR="00731737" w:rsidRPr="009159AB">
          <w:rPr>
            <w:rFonts w:ascii="Times New Roman" w:hAnsi="Times New Roman" w:cs="Times New Roman"/>
            <w:sz w:val="24"/>
            <w:szCs w:val="24"/>
          </w:rPr>
          <w:t>).</w:t>
        </w:r>
      </w:ins>
      <w:del w:id="69" w:author="Chris Hartgerink" w:date="2015-04-02T10:55:00Z">
        <w:r w:rsidR="00A71977" w:rsidRPr="009159AB">
          <w:rPr>
            <w:rFonts w:ascii="Times New Roman" w:hAnsi="Times New Roman" w:cs="Times New Roman"/>
            <w:sz w:val="24"/>
            <w:szCs w:val="24"/>
          </w:rPr>
          <w:delText>, etc.</w:delText>
        </w:r>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129E682E"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ins w:id="70" w:author="Chris Hartgerink" w:date="2015-04-02T10:55:00Z">
        <w:r w:rsidR="006D23E2">
          <w:rPr>
            <w:rFonts w:ascii="Times New Roman" w:hAnsi="Times New Roman" w:cs="Times New Roman"/>
            <w:sz w:val="24"/>
            <w:szCs w:val="24"/>
          </w:rPr>
          <w:t>.</w:t>
        </w:r>
        <w:r w:rsidR="000063D2">
          <w:rPr>
            <w:rFonts w:ascii="Times New Roman" w:hAnsi="Times New Roman" w:cs="Times New Roman"/>
            <w:sz w:val="24"/>
            <w:szCs w:val="24"/>
          </w:rPr>
          <w:t>,</w:t>
        </w:r>
      </w:ins>
      <w:del w:id="71" w:author="Chris Hartgerink" w:date="2015-04-02T10:55:00Z">
        <w:r w:rsidR="006D23E2">
          <w:rPr>
            <w:rFonts w:ascii="Times New Roman" w:hAnsi="Times New Roman" w:cs="Times New Roman"/>
            <w:sz w:val="24"/>
            <w:szCs w:val="24"/>
          </w:rPr>
          <w:delText>.</w:delText>
        </w:r>
      </w:del>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w:t>
      </w:r>
      <w:r w:rsidR="000E0198" w:rsidRPr="009159AB">
        <w:rPr>
          <w:rFonts w:ascii="Times New Roman" w:hAnsi="Times New Roman" w:cs="Times New Roman"/>
          <w:sz w:val="24"/>
          <w:szCs w:val="24"/>
        </w:rPr>
        <w:lastRenderedPageBreak/>
        <w:t xml:space="preserve">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footerReference w:type="default" r:id="rId11"/>
          <w:headerReference w:type="first" r:id="rId12"/>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7616C6">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7616C6">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7616C6">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7616C6">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7616C6">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7616C6">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7616C6">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7616C6">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7616C6">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7616C6">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7616C6">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7616C6">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7616C6">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29F9F884"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lastRenderedPageBreak/>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ins w:id="72" w:author="Chris Hartgerink" w:date="2015-04-02T10:55:00Z">
        <w:r w:rsidR="000063D2">
          <w:rPr>
            <w:rFonts w:ascii="Times New Roman" w:eastAsia="Times New Roman" w:hAnsi="Times New Roman" w:cs="Times New Roman"/>
            <w:color w:val="000000"/>
            <w:sz w:val="24"/>
            <w:szCs w:val="20"/>
            <w:lang w:eastAsia="nl-NL"/>
          </w:rPr>
          <w:t>row</w:t>
        </w:r>
      </w:ins>
      <w:del w:id="73" w:author="Chris Hartgerink" w:date="2015-04-02T10:55:00Z">
        <w:r w:rsidRPr="009159AB">
          <w:rPr>
            <w:rFonts w:ascii="Times New Roman" w:eastAsia="Times New Roman" w:hAnsi="Times New Roman" w:cs="Times New Roman"/>
            <w:color w:val="000000"/>
            <w:sz w:val="24"/>
            <w:szCs w:val="20"/>
            <w:lang w:eastAsia="nl-NL"/>
          </w:rPr>
          <w:delText>column</w:delText>
        </w:r>
      </w:del>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0583BBF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For the analyses, we used</w:t>
      </w:r>
      <w:ins w:id="74" w:author="Chris Hartgerink" w:date="2015-04-02T10:55:00Z">
        <w:r w:rsidRPr="009159AB">
          <w:rPr>
            <w:rFonts w:ascii="Times New Roman" w:hAnsi="Times New Roman" w:cs="Times New Roman"/>
            <w:sz w:val="24"/>
            <w:szCs w:val="24"/>
          </w:rPr>
          <w:t xml:space="preserve"> </w:t>
        </w:r>
        <w:r w:rsidR="00EF4585">
          <w:rPr>
            <w:rFonts w:ascii="Times New Roman" w:hAnsi="Times New Roman" w:cs="Times New Roman"/>
            <w:sz w:val="24"/>
            <w:szCs w:val="24"/>
          </w:rPr>
          <w:t>version 1.9-5 of</w:t>
        </w:r>
      </w:ins>
      <w:r w:rsidRPr="009159AB">
        <w:rPr>
          <w:rFonts w:ascii="Times New Roman" w:hAnsi="Times New Roman" w:cs="Times New Roman"/>
          <w:sz w:val="24"/>
          <w:szCs w:val="24"/>
        </w:rPr>
        <w:t xml:space="preserve">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640863D7"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w:t>
      </w:r>
      <w:del w:id="75" w:author="Chris Hartgerink" w:date="2015-04-02T10:55:00Z">
        <w:r w:rsidRPr="009159AB">
          <w:rPr>
            <w:rFonts w:ascii="Times New Roman" w:hAnsi="Times New Roman" w:cs="Times New Roman"/>
            <w:sz w:val="24"/>
            <w:szCs w:val="24"/>
          </w:rPr>
          <w:delText xml:space="preserve">simple </w:delText>
        </w:r>
      </w:del>
      <w:r w:rsidRPr="009159AB">
        <w:rPr>
          <w:rFonts w:ascii="Times New Roman" w:hAnsi="Times New Roman" w:cs="Times New Roman"/>
          <w:sz w:val="24"/>
          <w:szCs w:val="24"/>
        </w:rPr>
        <w:t>effects were calculated across the ostracism factor</w:t>
      </w:r>
      <w:ins w:id="76" w:author="Chris Hartgerink" w:date="2015-04-02T10:55:00Z">
        <w:r w:rsidR="00696718" w:rsidRPr="00696718">
          <w:rPr>
            <w:rFonts w:ascii="Times New Roman" w:hAnsi="Times New Roman" w:cs="Times New Roman"/>
            <w:sz w:val="24"/>
            <w:szCs w:val="24"/>
          </w:rPr>
          <w:t>, where</w:t>
        </w:r>
      </w:ins>
      <w:del w:id="77" w:author="Chris Hartgerink" w:date="2015-04-02T10:55:00Z">
        <w:r w:rsidRPr="009159AB">
          <w:rPr>
            <w:rFonts w:ascii="Times New Roman" w:hAnsi="Times New Roman" w:cs="Times New Roman"/>
            <w:sz w:val="24"/>
            <w:szCs w:val="24"/>
          </w:rPr>
          <w:delText xml:space="preserve"> and</w:delText>
        </w:r>
      </w:del>
      <w:r w:rsidRPr="009159AB">
        <w:rPr>
          <w:rFonts w:ascii="Times New Roman" w:hAnsi="Times New Roman" w:cs="Times New Roman"/>
          <w:sz w:val="24"/>
          <w:szCs w:val="24"/>
        </w:rPr>
        <w:t xml:space="preserve"> the </w:t>
      </w:r>
      <w:ins w:id="78" w:author="Chris Hartgerink" w:date="2015-04-02T10:55:00Z">
        <w:r w:rsidR="00696718" w:rsidRPr="00696718">
          <w:rPr>
            <w:rFonts w:ascii="Times New Roman" w:hAnsi="Times New Roman" w:cs="Times New Roman"/>
            <w:sz w:val="24"/>
            <w:szCs w:val="24"/>
          </w:rPr>
          <w:t>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w:t>
        </w:r>
      </w:ins>
      <w:r w:rsidRPr="009159AB">
        <w:rPr>
          <w:rFonts w:ascii="Times New Roman" w:hAnsi="Times New Roman" w:cs="Times New Roman"/>
          <w:sz w:val="24"/>
          <w:szCs w:val="24"/>
        </w:rPr>
        <w:t xml:space="preserve">interaction effect </w:t>
      </w:r>
      <w:ins w:id="79" w:author="Chris Hartgerink" w:date="2015-04-02T10:55:00Z">
        <w:r w:rsidRPr="009159AB">
          <w:rPr>
            <w:rFonts w:ascii="Times New Roman" w:hAnsi="Times New Roman" w:cs="Times New Roman"/>
            <w:sz w:val="24"/>
            <w:szCs w:val="24"/>
          </w:rPr>
          <w:t>w</w:t>
        </w:r>
        <w:r w:rsidR="00696718">
          <w:rPr>
            <w:rFonts w:ascii="Times New Roman" w:hAnsi="Times New Roman" w:cs="Times New Roman"/>
            <w:sz w:val="24"/>
            <w:szCs w:val="24"/>
          </w:rPr>
          <w:t>ere</w:t>
        </w:r>
      </w:ins>
      <w:del w:id="80" w:author="Chris Hartgerink" w:date="2015-04-02T10:55:00Z">
        <w:r w:rsidRPr="009159AB">
          <w:rPr>
            <w:rFonts w:ascii="Times New Roman" w:hAnsi="Times New Roman" w:cs="Times New Roman"/>
            <w:sz w:val="24"/>
            <w:szCs w:val="24"/>
          </w:rPr>
          <w:delText>was</w:delText>
        </w:r>
      </w:del>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w:t>
      </w:r>
      <w:ins w:id="81" w:author="Chris Hartgerink" w:date="2015-04-02T10:55:00Z">
        <w:r w:rsidRPr="009159AB">
          <w:rPr>
            <w:rFonts w:ascii="Times New Roman" w:hAnsi="Times New Roman" w:cs="Times New Roman"/>
            <w:sz w:val="24"/>
            <w:szCs w:val="24"/>
          </w:rPr>
          <w:t>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ins>
      <w:del w:id="82" w:author="Chris Hartgerink" w:date="2015-04-02T10:55:00Z">
        <w:r w:rsidRPr="009159AB">
          <w:rPr>
            <w:rFonts w:ascii="Times New Roman" w:hAnsi="Times New Roman" w:cs="Times New Roman"/>
            <w:sz w:val="24"/>
            <w:szCs w:val="24"/>
          </w:rPr>
          <w:delText>This was done</w:delText>
        </w:r>
      </w:del>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ins w:id="83" w:author="Chris Hartgerink" w:date="2015-04-02T10:55:00Z">
        <w:r w:rsidR="00F96491">
          <w:rPr>
            <w:rFonts w:ascii="Times New Roman" w:hAnsi="Times New Roman" w:cs="Times New Roman"/>
            <w:sz w:val="24"/>
            <w:szCs w:val="24"/>
          </w:rPr>
          <w:t xml:space="preserve">For ten studies, more factors/levels </w:t>
        </w:r>
        <w:r w:rsidR="00F96491">
          <w:rPr>
            <w:rFonts w:ascii="Times New Roman" w:hAnsi="Times New Roman" w:cs="Times New Roman"/>
            <w:sz w:val="24"/>
            <w:szCs w:val="24"/>
          </w:rPr>
          <w:lastRenderedPageBreak/>
          <w:t>were used and a 2 by 2 was extracted</w:t>
        </w:r>
      </w:ins>
      <w:del w:id="84" w:author="Chris Hartgerink" w:date="2015-04-02T10:55:00Z">
        <w:r w:rsidRPr="009159AB">
          <w:rPr>
            <w:rFonts w:ascii="Times New Roman" w:hAnsi="Times New Roman" w:cs="Times New Roman"/>
            <w:sz w:val="24"/>
            <w:szCs w:val="24"/>
          </w:rPr>
          <w:delText xml:space="preserve">Non-factorial studies delivered only </w:delText>
        </w:r>
        <w:r w:rsidR="001F0E11" w:rsidRPr="009159AB">
          <w:rPr>
            <w:rFonts w:ascii="Times New Roman" w:hAnsi="Times New Roman" w:cs="Times New Roman"/>
            <w:sz w:val="24"/>
            <w:szCs w:val="24"/>
          </w:rPr>
          <w:delText>simple</w:delText>
        </w:r>
        <w:r w:rsidRPr="009159AB">
          <w:rPr>
            <w:rFonts w:ascii="Times New Roman" w:hAnsi="Times New Roman" w:cs="Times New Roman"/>
            <w:sz w:val="24"/>
            <w:szCs w:val="24"/>
          </w:rPr>
          <w:delText xml:space="preserve"> effects for the first and last measure and no interactions</w:delText>
        </w:r>
      </w:del>
      <w:r w:rsidRPr="009159AB">
        <w:rPr>
          <w:rFonts w:ascii="Times New Roman" w:hAnsi="Times New Roman" w:cs="Times New Roman"/>
          <w:sz w:val="24"/>
          <w:szCs w:val="24"/>
        </w:rPr>
        <w:t>.</w:t>
      </w:r>
    </w:p>
    <w:p w14:paraId="199D8E7C" w14:textId="77777777" w:rsidR="00BF0960" w:rsidRDefault="00BF0960" w:rsidP="00BF0960">
      <w:pPr>
        <w:pStyle w:val="Heading3"/>
      </w:pPr>
      <w:r>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6F2D8EF9"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w:t>
      </w:r>
      <w:r w:rsidRPr="009159AB">
        <w:rPr>
          <w:rFonts w:ascii="Times New Roman" w:hAnsi="Times New Roman" w:cs="Times New Roman"/>
          <w:sz w:val="24"/>
          <w:szCs w:val="24"/>
        </w:rPr>
        <w:lastRenderedPageBreak/>
        <w:t xml:space="preserve">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ins w:id="85" w:author="Chris Hartgerink" w:date="2015-04-02T10:55:00Z">
        <w:r w:rsidR="00F96491">
          <w:rPr>
            <w:rFonts w:ascii="Times New Roman" w:hAnsi="Times New Roman" w:cs="Times New Roman"/>
            <w:sz w:val="24"/>
            <w:szCs w:val="24"/>
            <w:vertAlign w:val="superscript"/>
          </w:rPr>
          <w:t>4</w:t>
        </w:r>
      </w:ins>
      <w:r w:rsidRPr="009159AB">
        <w:rPr>
          <w:rFonts w:ascii="Times New Roman" w:hAnsi="Times New Roman" w:cs="Times New Roman"/>
          <w:sz w:val="24"/>
          <w:szCs w:val="24"/>
        </w:rPr>
        <w:t xml:space="preserve">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w:t>
      </w:r>
      <w:del w:id="86"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7616C6">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7616C6">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7616C6">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7616C6">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7616C6">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7616C6">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7616C6">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7616C6">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7616C6">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7616C6">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7616C6">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7616C6">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7616C6">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7616C6">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7616C6">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7616C6">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7616C6">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7616C6">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7616C6">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7616C6">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7616C6">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7616C6">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7616C6">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7616C6">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7616C6">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7616C6">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7616C6">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7616C6">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7616C6">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7616C6">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7616C6">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7616C6">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7616C6">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7616C6">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7616C6">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7616C6">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7616C6">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7616C6">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7616C6">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7616C6">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7616C6">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7616C6">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7616C6">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7616C6">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7616C6">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7616C6">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7616C6">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7616C6">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7616C6">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7616C6">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7616C6">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7616C6">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7616C6">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7616C6">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7616C6">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7616C6">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7616C6">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7616C6">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7616C6">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7616C6">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7616C6">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7616C6">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7616C6">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7616C6">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7616C6">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7616C6">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7616C6">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7616C6">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7616C6">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7616C6">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7616C6">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7616C6">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7616C6">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7616C6">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7616C6">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7616C6">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7616C6">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7616C6">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7616C6">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7616C6">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7616C6">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7616C6">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7616C6">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7616C6">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7616C6">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7616C6">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7616C6">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7616C6">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7616C6">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7616C6">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7616C6">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7616C6">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7616C6">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7616C6">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7616C6">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7616C6">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7616C6">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7616C6">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7616C6">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7616C6">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7616C6">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7616C6">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7616C6">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7616C6">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7616C6">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7616C6">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7616C6">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7616C6">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7616C6">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7616C6">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7616C6">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7616C6">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7616C6">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7616C6">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7616C6">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7616C6">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7616C6">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7616C6">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7616C6">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7616C6">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7616C6">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7616C6">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4E2F6E2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ins w:id="87" w:author="Chris Hartgerink" w:date="2015-04-02T10:55:00Z">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ins>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w:t>
      </w:r>
      <w:r w:rsidRPr="009159AB">
        <w:rPr>
          <w:rFonts w:ascii="Times New Roman" w:hAnsi="Times New Roman" w:cs="Times New Roman"/>
          <w:color w:val="000000"/>
          <w:sz w:val="24"/>
          <w:szCs w:val="20"/>
        </w:rPr>
        <w:lastRenderedPageBreak/>
        <w:t xml:space="preserve">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ins w:id="88" w:author="Chris Hartgerink" w:date="2015-04-02T10:55:00Z">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ins>
      <w:del w:id="89" w:author="Chris Hartgerink" w:date="2015-04-02T10:55:00Z">
        <w:r w:rsidRPr="009159AB">
          <w:rPr>
            <w:rFonts w:ascii="Times New Roman" w:hAnsi="Times New Roman" w:cs="Times New Roman"/>
            <w:color w:val="000000"/>
            <w:sz w:val="24"/>
            <w:szCs w:val="20"/>
          </w:rPr>
          <w:delText>.</w:delText>
        </w:r>
      </w:del>
      <w:r w:rsidR="00BB18DE">
        <w:rPr>
          <w:rFonts w:ascii="Times New Roman" w:hAnsi="Times New Roman" w:cs="Times New Roman"/>
          <w:color w:val="000000"/>
          <w:sz w:val="24"/>
          <w:szCs w:val="20"/>
        </w:rPr>
        <w:t xml:space="preserve"> Supplement S2 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6061B53D"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effect,</w:t>
      </w:r>
      <w:del w:id="90" w:author="Chris Hartgerink" w:date="2015-04-02T10:55:00Z">
        <w:r w:rsidRPr="009159AB">
          <w:rPr>
            <w:rFonts w:ascii="Times New Roman" w:hAnsi="Times New Roman" w:cs="Times New Roman"/>
            <w:sz w:val="24"/>
            <w:szCs w:val="24"/>
          </w:rPr>
          <w:delText xml:space="preserve"> and</w:delText>
        </w:r>
      </w:del>
      <w:r w:rsidRPr="009159AB">
        <w:rPr>
          <w:rFonts w:ascii="Times New Roman" w:hAnsi="Times New Roman" w:cs="Times New Roman"/>
          <w:sz w:val="24"/>
          <w:szCs w:val="24"/>
        </w:rPr>
        <w:t xml:space="preserve">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2E13CA1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ins w:id="91" w:author="Chris Hartgerink" w:date="2015-04-02T10:55:00Z">
        <w:r w:rsidR="00F96491">
          <w:rPr>
            <w:rFonts w:ascii="Times New Roman" w:hAnsi="Times New Roman" w:cs="Times New Roman"/>
            <w:sz w:val="24"/>
            <w:szCs w:val="24"/>
          </w:rPr>
          <w:t>0069</w:t>
        </w:r>
      </w:ins>
      <w:del w:id="92" w:author="Chris Hartgerink" w:date="2015-04-02T10:55:00Z">
        <w:r w:rsidRPr="009159AB">
          <w:rPr>
            <w:rFonts w:ascii="Times New Roman" w:hAnsi="Times New Roman" w:cs="Times New Roman"/>
            <w:sz w:val="24"/>
            <w:szCs w:val="24"/>
          </w:rPr>
          <w:delText>0001</w:delText>
        </w:r>
      </w:del>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ins w:id="93" w:author="Chris Hartgerink" w:date="2015-04-02T10:55:00Z">
        <w:r w:rsidR="00F96491">
          <w:rPr>
            <w:rFonts w:ascii="Times New Roman" w:hAnsi="Times New Roman" w:cs="Times New Roman"/>
            <w:sz w:val="24"/>
            <w:szCs w:val="24"/>
          </w:rPr>
          <w:t>0034</w:t>
        </w:r>
      </w:ins>
      <w:del w:id="94" w:author="Chris Hartgerink" w:date="2015-04-02T10:55:00Z">
        <w:r w:rsidRPr="009159AB">
          <w:rPr>
            <w:rFonts w:ascii="Times New Roman" w:hAnsi="Times New Roman" w:cs="Times New Roman"/>
            <w:sz w:val="24"/>
            <w:szCs w:val="24"/>
          </w:rPr>
          <w:delText>000</w:delText>
        </w:r>
        <w:r w:rsidR="004C2568" w:rsidRPr="009159AB">
          <w:rPr>
            <w:rFonts w:ascii="Times New Roman" w:hAnsi="Times New Roman" w:cs="Times New Roman"/>
            <w:sz w:val="24"/>
            <w:szCs w:val="24"/>
          </w:rPr>
          <w:delText>1</w:delText>
        </w:r>
      </w:del>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ins w:id="95" w:author="Chris Hartgerink" w:date="2015-04-02T10:55:00Z">
        <w:r w:rsidR="00F96491">
          <w:rPr>
            <w:rFonts w:ascii="Times New Roman" w:hAnsi="Times New Roman" w:cs="Times New Roman"/>
            <w:sz w:val="24"/>
            <w:szCs w:val="24"/>
          </w:rPr>
          <w:t>0172</w:t>
        </w:r>
      </w:ins>
      <w:del w:id="96" w:author="Chris Hartgerink" w:date="2015-04-02T10:55:00Z">
        <w:r w:rsidRPr="009159AB">
          <w:rPr>
            <w:rFonts w:ascii="Times New Roman" w:hAnsi="Times New Roman" w:cs="Times New Roman"/>
            <w:sz w:val="24"/>
            <w:szCs w:val="24"/>
          </w:rPr>
          <w:delText>000</w:delText>
        </w:r>
        <w:r w:rsidR="004C2568" w:rsidRPr="009159AB">
          <w:rPr>
            <w:rFonts w:ascii="Times New Roman" w:hAnsi="Times New Roman" w:cs="Times New Roman"/>
            <w:sz w:val="24"/>
            <w:szCs w:val="24"/>
          </w:rPr>
          <w:delText>3</w:delText>
        </w:r>
      </w:del>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lastRenderedPageBreak/>
        <w:t xml:space="preserve">(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ins w:id="97" w:author="Chris Hartgerink" w:date="2015-04-02T10:55:00Z">
        <w:r w:rsidR="00F96491">
          <w:rPr>
            <w:rFonts w:ascii="Times New Roman" w:hAnsi="Times New Roman" w:cs="Times New Roman"/>
            <w:sz w:val="24"/>
            <w:szCs w:val="24"/>
          </w:rPr>
          <w:t>4.85 minutes</w:t>
        </w:r>
      </w:ins>
      <w:del w:id="98" w:author="Chris Hartgerink" w:date="2015-04-02T10:55:00Z">
        <w:r w:rsidRPr="009159AB">
          <w:rPr>
            <w:rFonts w:ascii="Times New Roman" w:hAnsi="Times New Roman" w:cs="Times New Roman"/>
            <w:sz w:val="24"/>
            <w:szCs w:val="24"/>
          </w:rPr>
          <w:delText>291.</w:delText>
        </w:r>
        <w:r w:rsidR="00D81F36" w:rsidRPr="009159AB">
          <w:rPr>
            <w:rFonts w:ascii="Times New Roman" w:hAnsi="Times New Roman" w:cs="Times New Roman"/>
            <w:sz w:val="24"/>
            <w:szCs w:val="24"/>
          </w:rPr>
          <w:delText xml:space="preserve">2 </w:delText>
        </w:r>
        <w:r w:rsidRPr="009159AB">
          <w:rPr>
            <w:rFonts w:ascii="Times New Roman" w:hAnsi="Times New Roman" w:cs="Times New Roman"/>
            <w:sz w:val="24"/>
            <w:szCs w:val="24"/>
          </w:rPr>
          <w:delText>seconds</w:delText>
        </w:r>
      </w:del>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4712C437"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del w:id="99" w:author="Chris Hartgerink" w:date="2015-04-02T10:55:00Z">
        <w:r w:rsidR="00D64455" w:rsidRPr="009159AB">
          <w:rPr>
            <w:rFonts w:ascii="Times New Roman" w:hAnsi="Times New Roman" w:cs="Times New Roman"/>
            <w:sz w:val="24"/>
            <w:szCs w:val="24"/>
          </w:rPr>
          <w:delText>,</w:delText>
        </w:r>
      </w:del>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indicating a change in the ostracism effect due to the moderator level </w:t>
      </w:r>
      <w:r w:rsidRPr="009159AB">
        <w:rPr>
          <w:rFonts w:ascii="Times New Roman" w:hAnsi="Times New Roman" w:cs="Times New Roman"/>
          <w:sz w:val="24"/>
          <w:szCs w:val="24"/>
        </w:rPr>
        <w:lastRenderedPageBreak/>
        <w:t>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ins w:id="100" w:author="Chris Hartgerink" w:date="2015-04-02T10:55:00Z">
        <w:r w:rsidR="00F96491">
          <w:rPr>
            <w:rFonts w:ascii="Times New Roman" w:hAnsi="Times New Roman" w:cs="Times New Roman"/>
            <w:sz w:val="24"/>
            <w:szCs w:val="24"/>
          </w:rPr>
          <w:t>011</w:t>
        </w:r>
      </w:ins>
      <w:del w:id="101" w:author="Chris Hartgerink" w:date="2015-04-02T10:55: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2</w:delText>
        </w:r>
      </w:del>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ins w:id="102" w:author="Chris Hartgerink" w:date="2015-04-02T10:55:00Z">
        <w:r w:rsidR="00F96491">
          <w:rPr>
            <w:rFonts w:ascii="Times New Roman" w:hAnsi="Times New Roman" w:cs="Times New Roman"/>
            <w:sz w:val="24"/>
            <w:szCs w:val="24"/>
          </w:rPr>
          <w:t>0043</w:t>
        </w:r>
      </w:ins>
      <w:del w:id="103" w:author="Chris Hartgerink" w:date="2015-04-02T10:55: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1</w:delText>
        </w:r>
      </w:del>
      <w:r w:rsidRPr="009159AB">
        <w:rPr>
          <w:rFonts w:ascii="Times New Roman" w:hAnsi="Times New Roman" w:cs="Times New Roman"/>
          <w:sz w:val="24"/>
          <w:szCs w:val="24"/>
        </w:rPr>
        <w:t>, 0.</w:t>
      </w:r>
      <w:ins w:id="104" w:author="Chris Hartgerink" w:date="2015-04-02T10:55:00Z">
        <w:r w:rsidR="00F96491">
          <w:rPr>
            <w:rFonts w:ascii="Times New Roman" w:hAnsi="Times New Roman" w:cs="Times New Roman"/>
            <w:sz w:val="24"/>
            <w:szCs w:val="24"/>
          </w:rPr>
          <w:t>0264</w:t>
        </w:r>
      </w:ins>
      <w:del w:id="105" w:author="Chris Hartgerink" w:date="2015-04-02T10:55: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4</w:delText>
        </w:r>
      </w:del>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del w:id="106"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3FFA421E"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ins w:id="107" w:author="Chris Hartgerink" w:date="2015-04-02T10:55:00Z">
        <w:r w:rsidR="00EF4585">
          <w:rPr>
            <w:rFonts w:ascii="Times New Roman" w:hAnsi="Times New Roman" w:cs="Times New Roman"/>
            <w:sz w:val="24"/>
            <w:szCs w:val="24"/>
          </w:rPr>
          <w:t>3</w:t>
        </w:r>
      </w:ins>
      <w:del w:id="108" w:author="Chris Hartgerink" w:date="2015-04-02T10:55:00Z">
        <w:r w:rsidR="009736B3" w:rsidRPr="009159AB">
          <w:rPr>
            <w:rFonts w:ascii="Times New Roman" w:hAnsi="Times New Roman" w:cs="Times New Roman"/>
            <w:sz w:val="24"/>
            <w:szCs w:val="24"/>
          </w:rPr>
          <w:delText>2</w:delText>
        </w:r>
      </w:del>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C986FF3"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ins w:id="109" w:author="Chris Hartgerink" w:date="2015-04-02T10:55:00Z">
        <w:r w:rsidR="00EF4585">
          <w:rPr>
            <w:rFonts w:ascii="Times New Roman" w:hAnsi="Times New Roman" w:cs="Times New Roman"/>
            <w:b/>
            <w:sz w:val="24"/>
            <w:szCs w:val="24"/>
          </w:rPr>
          <w:t>3</w:t>
        </w:r>
      </w:ins>
      <w:del w:id="110" w:author="Chris Hartgerink" w:date="2015-04-02T10:55:00Z">
        <w:r w:rsidRPr="00BF0960">
          <w:rPr>
            <w:rFonts w:ascii="Times New Roman" w:hAnsi="Times New Roman" w:cs="Times New Roman"/>
            <w:b/>
            <w:sz w:val="24"/>
            <w:szCs w:val="24"/>
          </w:rPr>
          <w:delText>2</w:delText>
        </w:r>
      </w:del>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T1 represents first measure</w:t>
      </w:r>
      <w:del w:id="111"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ins w:id="112" w:author="Chris Hartgerink" w:date="2015-04-02T10:55:00Z">
        <w:r w:rsidR="004076F4" w:rsidRPr="004076F4">
          <w:rPr>
            <w:rFonts w:ascii="Times New Roman" w:hAnsi="Times New Roman" w:cs="Times New Roman"/>
            <w:sz w:val="24"/>
            <w:szCs w:val="24"/>
          </w:rPr>
          <w:t>The subset labeled “</w:t>
        </w:r>
      </w:ins>
      <w:r w:rsidRPr="009159AB">
        <w:rPr>
          <w:rFonts w:ascii="Times New Roman" w:hAnsi="Times New Roman" w:cs="Times New Roman"/>
          <w:sz w:val="24"/>
          <w:szCs w:val="24"/>
        </w:rPr>
        <w:t>All</w:t>
      </w:r>
      <w:ins w:id="113" w:author="Chris Hartgerink" w:date="2015-04-02T10:55:00Z">
        <w:r w:rsidR="004076F4" w:rsidRPr="004076F4">
          <w:rPr>
            <w:rFonts w:ascii="Times New Roman" w:hAnsi="Times New Roman" w:cs="Times New Roman"/>
            <w:sz w:val="24"/>
            <w:szCs w:val="24"/>
          </w:rPr>
          <w:t>” contains</w:t>
        </w:r>
      </w:ins>
      <w:del w:id="114" w:author="Chris Hartgerink" w:date="2015-04-02T10:55: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all measures</w:t>
      </w:r>
      <w:ins w:id="115" w:author="Chris Hartgerink" w:date="2015-04-02T10:55:00Z">
        <w:r w:rsidR="004076F4" w:rsidRPr="004076F4">
          <w:rPr>
            <w:rFonts w:ascii="Times New Roman" w:hAnsi="Times New Roman" w:cs="Times New Roman"/>
            <w:sz w:val="24"/>
            <w:szCs w:val="24"/>
          </w:rPr>
          <w:t>. The subset labeled “</w:t>
        </w:r>
      </w:ins>
      <w:del w:id="116" w:author="Chris Hartgerink" w:date="2015-04-02T10:55: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Fundamental</w:t>
      </w:r>
      <w:ins w:id="117" w:author="Chris Hartgerink" w:date="2015-04-02T10:55:00Z">
        <w:r w:rsidR="004076F4" w:rsidRPr="004076F4">
          <w:rPr>
            <w:rFonts w:ascii="Times New Roman" w:hAnsi="Times New Roman" w:cs="Times New Roman"/>
            <w:sz w:val="24"/>
            <w:szCs w:val="24"/>
          </w:rPr>
          <w:t>” contains</w:t>
        </w:r>
      </w:ins>
      <w:del w:id="118" w:author="Chris Hartgerink" w:date="2015-04-02T10:55: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only fundamental need measures</w:t>
      </w:r>
      <w:ins w:id="119" w:author="Chris Hartgerink" w:date="2015-04-02T10:55:00Z">
        <w:r w:rsidR="004076F4" w:rsidRPr="004076F4">
          <w:rPr>
            <w:rFonts w:ascii="Times New Roman" w:hAnsi="Times New Roman" w:cs="Times New Roman"/>
            <w:sz w:val="24"/>
            <w:szCs w:val="24"/>
          </w:rPr>
          <w:t>. The subset labeled “</w:t>
        </w:r>
      </w:ins>
      <w:del w:id="120" w:author="Chris Hartgerink" w:date="2015-04-02T10:55: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Intrapersonal</w:t>
      </w:r>
      <w:ins w:id="121" w:author="Chris Hartgerink" w:date="2015-04-02T10:55:00Z">
        <w:r w:rsidR="004076F4" w:rsidRPr="004076F4">
          <w:rPr>
            <w:rFonts w:ascii="Times New Roman" w:hAnsi="Times New Roman" w:cs="Times New Roman"/>
            <w:sz w:val="24"/>
            <w:szCs w:val="24"/>
          </w:rPr>
          <w:t>” contains</w:t>
        </w:r>
      </w:ins>
      <w:del w:id="122" w:author="Chris Hartgerink" w:date="2015-04-02T10:55: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all intrapersonal measures</w:t>
      </w:r>
      <w:ins w:id="123" w:author="Chris Hartgerink" w:date="2015-04-02T10:55:00Z">
        <w:r w:rsidR="004076F4" w:rsidRPr="004076F4">
          <w:rPr>
            <w:rFonts w:ascii="Times New Roman" w:hAnsi="Times New Roman" w:cs="Times New Roman"/>
            <w:sz w:val="24"/>
            <w:szCs w:val="24"/>
          </w:rPr>
          <w:t xml:space="preserve">. The subset labeled </w:t>
        </w:r>
        <w:r w:rsidR="004076F4" w:rsidRPr="004076F4">
          <w:rPr>
            <w:rFonts w:ascii="Times New Roman" w:hAnsi="Times New Roman" w:cs="Times New Roman"/>
            <w:sz w:val="24"/>
            <w:szCs w:val="24"/>
          </w:rPr>
          <w:lastRenderedPageBreak/>
          <w:t>“Interpersonal” contains</w:t>
        </w:r>
      </w:ins>
      <w:del w:id="124" w:author="Chris Hartgerink" w:date="2015-04-02T10:55:00Z">
        <w:r w:rsidRPr="009159AB">
          <w:rPr>
            <w:rFonts w:ascii="Times New Roman" w:hAnsi="Times New Roman" w:cs="Times New Roman"/>
            <w:sz w:val="24"/>
            <w:szCs w:val="24"/>
          </w:rPr>
          <w:delText>; interpersonal =</w:delText>
        </w:r>
      </w:del>
      <w:r w:rsidRPr="009159AB">
        <w:rPr>
          <w:rFonts w:ascii="Times New Roman" w:hAnsi="Times New Roman" w:cs="Times New Roman"/>
          <w:sz w:val="24"/>
          <w:szCs w:val="24"/>
        </w:rPr>
        <w:t xml:space="preserve"> all interpersonal measures</w:t>
      </w:r>
      <w:ins w:id="125" w:author="Chris Hartgerink" w:date="2015-04-02T10:55:00Z">
        <w:r w:rsidR="004076F4" w:rsidRPr="004076F4">
          <w:rPr>
            <w:rFonts w:ascii="Times New Roman" w:hAnsi="Times New Roman" w:cs="Times New Roman"/>
            <w:sz w:val="24"/>
            <w:szCs w:val="24"/>
          </w:rPr>
          <w:t>. The subset labeled “Model” contains those where</w:t>
        </w:r>
      </w:ins>
      <w:del w:id="126" w:author="Chris Hartgerink" w:date="2015-04-02T10:55:00Z">
        <w:r w:rsidRPr="009159AB">
          <w:rPr>
            <w:rFonts w:ascii="Times New Roman" w:hAnsi="Times New Roman" w:cs="Times New Roman"/>
            <w:sz w:val="24"/>
            <w:szCs w:val="24"/>
          </w:rPr>
          <w:delText>; model =</w:delText>
        </w:r>
      </w:del>
      <w:r w:rsidRPr="009159AB">
        <w:rPr>
          <w:rFonts w:ascii="Times New Roman" w:hAnsi="Times New Roman" w:cs="Times New Roman"/>
          <w:sz w:val="24"/>
          <w:szCs w:val="24"/>
        </w:rPr>
        <w:t xml:space="preserve"> first </w:t>
      </w:r>
      <w:ins w:id="127" w:author="Chris Hartgerink" w:date="2015-04-02T10:55:00Z">
        <w:r w:rsidR="004076F4" w:rsidRPr="004076F4">
          <w:rPr>
            <w:rFonts w:ascii="Times New Roman" w:hAnsi="Times New Roman" w:cs="Times New Roman"/>
            <w:sz w:val="24"/>
            <w:szCs w:val="24"/>
          </w:rPr>
          <w:t xml:space="preserve">measures </w:t>
        </w:r>
      </w:ins>
      <w:r w:rsidRPr="009159AB">
        <w:rPr>
          <w:rFonts w:ascii="Times New Roman" w:hAnsi="Times New Roman" w:cs="Times New Roman"/>
          <w:sz w:val="24"/>
          <w:szCs w:val="24"/>
        </w:rPr>
        <w:t xml:space="preserve">is immediate and last </w:t>
      </w:r>
      <w:ins w:id="128" w:author="Chris Hartgerink" w:date="2015-04-02T10:55:00Z">
        <w:r w:rsidR="004076F4" w:rsidRPr="004076F4">
          <w:rPr>
            <w:rFonts w:ascii="Times New Roman" w:hAnsi="Times New Roman" w:cs="Times New Roman"/>
            <w:sz w:val="24"/>
            <w:szCs w:val="24"/>
          </w:rPr>
          <w:t>measure</w:t>
        </w:r>
        <w:r w:rsidR="004076F4">
          <w:rPr>
            <w:rFonts w:ascii="Times New Roman" w:hAnsi="Times New Roman" w:cs="Times New Roman"/>
            <w:sz w:val="24"/>
            <w:szCs w:val="24"/>
          </w:rPr>
          <w:t xml:space="preserve"> </w:t>
        </w:r>
      </w:ins>
      <w:r w:rsidRPr="009159AB">
        <w:rPr>
          <w:rFonts w:ascii="Times New Roman" w:hAnsi="Times New Roman" w:cs="Times New Roman"/>
          <w:sz w:val="24"/>
          <w:szCs w:val="24"/>
        </w:rPr>
        <w:t xml:space="preserve">is delayed. </w:t>
      </w:r>
      <w:ins w:id="129" w:author="Chris Hartgerink" w:date="2015-04-02T10:55:00Z">
        <w:r w:rsidR="004076F4">
          <w:rPr>
            <w:rFonts w:ascii="Times New Roman" w:hAnsi="Times New Roman" w:cs="Times New Roman"/>
            <w:sz w:val="24"/>
            <w:szCs w:val="24"/>
          </w:rPr>
          <w:t>See</w:t>
        </w:r>
      </w:ins>
      <w:del w:id="130" w:author="Chris Hartgerink" w:date="2015-04-02T10:55:00Z">
        <w:r w:rsidRPr="009159AB">
          <w:rPr>
            <w:rFonts w:ascii="Times New Roman" w:hAnsi="Times New Roman" w:cs="Times New Roman"/>
            <w:sz w:val="24"/>
            <w:szCs w:val="24"/>
          </w:rPr>
          <w:delText>For lists of studies in each subset, see</w:delText>
        </w:r>
      </w:del>
      <w:r w:rsidRPr="009159AB">
        <w:rPr>
          <w:rFonts w:ascii="Times New Roman" w:hAnsi="Times New Roman" w:cs="Times New Roman"/>
          <w:sz w:val="24"/>
          <w:szCs w:val="24"/>
        </w:rPr>
        <w:t xml:space="preserve"> Supplement</w:t>
      </w:r>
      <w:r w:rsidR="00BB18DE">
        <w:rPr>
          <w:rFonts w:ascii="Times New Roman" w:hAnsi="Times New Roman" w:cs="Times New Roman"/>
          <w:sz w:val="24"/>
          <w:szCs w:val="24"/>
        </w:rPr>
        <w:t xml:space="preserve"> </w:t>
      </w:r>
      <w:ins w:id="131" w:author="Chris Hartgerink" w:date="2015-04-02T10:55:00Z">
        <w:r w:rsidR="004076F4">
          <w:rPr>
            <w:rFonts w:ascii="Times New Roman" w:hAnsi="Times New Roman" w:cs="Times New Roman"/>
            <w:sz w:val="24"/>
            <w:szCs w:val="24"/>
          </w:rPr>
          <w:t>S4</w:t>
        </w:r>
      </w:ins>
      <w:del w:id="132" w:author="Chris Hartgerink" w:date="2015-04-02T10:55:00Z">
        <w:r w:rsidR="00BB18DE">
          <w:rPr>
            <w:rFonts w:ascii="Times New Roman" w:hAnsi="Times New Roman" w:cs="Times New Roman"/>
            <w:sz w:val="24"/>
            <w:szCs w:val="24"/>
          </w:rPr>
          <w:delText>S3</w:delText>
        </w:r>
      </w:del>
      <w:r w:rsidRPr="009159AB">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00CCAB41"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ins w:id="133" w:author="Chris Hartgerink" w:date="2015-04-02T10:55:00Z">
        <w:r w:rsidR="00EF4585">
          <w:rPr>
            <w:rFonts w:ascii="Times New Roman" w:hAnsi="Times New Roman" w:cs="Times New Roman"/>
            <w:sz w:val="24"/>
            <w:szCs w:val="24"/>
          </w:rPr>
          <w:t>3</w:t>
        </w:r>
      </w:ins>
      <w:del w:id="134" w:author="Chris Hartgerink" w:date="2015-04-02T10:55:00Z">
        <w:r w:rsidR="009736B3" w:rsidRPr="009159AB">
          <w:rPr>
            <w:rFonts w:ascii="Times New Roman" w:hAnsi="Times New Roman" w:cs="Times New Roman"/>
            <w:sz w:val="24"/>
            <w:szCs w:val="24"/>
          </w:rPr>
          <w:delText>2</w:delText>
        </w:r>
      </w:del>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ins w:id="135" w:author="Chris Hartgerink" w:date="2015-04-02T10:55:00Z">
        <w:r w:rsidRPr="009159AB">
          <w:rPr>
            <w:rFonts w:ascii="Times New Roman" w:hAnsi="Times New Roman" w:cs="Times New Roman"/>
            <w:sz w:val="24"/>
            <w:szCs w:val="24"/>
          </w:rPr>
          <w:t>)</w:t>
        </w:r>
        <w:r w:rsidR="002776B3">
          <w:rPr>
            <w:rFonts w:ascii="Times New Roman" w:hAnsi="Times New Roman" w:cs="Times New Roman"/>
            <w:sz w:val="24"/>
            <w:szCs w:val="24"/>
          </w:rPr>
          <w:t>,</w:t>
        </w:r>
      </w:ins>
      <w:del w:id="136"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del w:id="137" w:author="Chris Hartgerink" w:date="2015-04-02T10:55:00Z">
        <w:r w:rsidR="008E16C1" w:rsidRPr="009159AB">
          <w:rPr>
            <w:rFonts w:ascii="Times New Roman" w:hAnsi="Times New Roman" w:cs="Times New Roman"/>
            <w:sz w:val="24"/>
            <w:szCs w:val="24"/>
          </w:rPr>
          <w:delText>i.e.,</w:delText>
        </w:r>
        <w:r w:rsidR="008E6660" w:rsidRPr="009159AB">
          <w:rPr>
            <w:rFonts w:ascii="Times New Roman" w:hAnsi="Times New Roman" w:cs="Times New Roman"/>
            <w:sz w:val="24"/>
            <w:szCs w:val="24"/>
          </w:rPr>
          <w:delText xml:space="preserve"> </w:delText>
        </w:r>
      </w:del>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ins w:id="138" w:author="Chris Hartgerink" w:date="2015-04-02T10:55:00Z">
        <w:r w:rsidR="004076F4">
          <w:rPr>
            <w:rFonts w:ascii="Times New Roman" w:hAnsi="Times New Roman" w:cs="Times New Roman"/>
            <w:sz w:val="24"/>
            <w:szCs w:val="24"/>
            <w:vertAlign w:val="superscript"/>
          </w:rPr>
          <w:t>5</w:t>
        </w:r>
      </w:ins>
      <w:del w:id="139" w:author="Chris Hartgerink" w:date="2015-04-02T10:55:00Z">
        <w:r w:rsidR="00C8281A">
          <w:rPr>
            <w:rFonts w:ascii="Times New Roman" w:hAnsi="Times New Roman" w:cs="Times New Roman"/>
            <w:sz w:val="24"/>
            <w:szCs w:val="24"/>
            <w:vertAlign w:val="superscript"/>
          </w:rPr>
          <w:delText>4</w:delText>
        </w:r>
      </w:del>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7616C6">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7616C6">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7616C6">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7616C6">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7616C6">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7616C6">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7616C6">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7616C6">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7616C6">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7616C6">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7616C6">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7616C6">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6EB372FF" w:rsidR="00C34534" w:rsidRDefault="004076F4" w:rsidP="0068126D">
      <w:pPr>
        <w:spacing w:after="0" w:line="480" w:lineRule="auto"/>
        <w:rPr>
          <w:rFonts w:ascii="Times New Roman" w:hAnsi="Times New Roman" w:cs="Times New Roman"/>
          <w:b/>
          <w:sz w:val="24"/>
          <w:szCs w:val="24"/>
        </w:rPr>
      </w:pPr>
      <w:ins w:id="140" w:author="Chris Hartgerink" w:date="2015-04-02T10:55:00Z">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upplement S4.</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ins>
      <w:del w:id="141" w:author="Chris Hartgerink" w:date="2015-04-02T10:55:00Z">
        <w:r w:rsidR="00C34534" w:rsidRPr="009159AB">
          <w:rPr>
            <w:rFonts w:ascii="Times New Roman" w:eastAsia="Times New Roman" w:hAnsi="Times New Roman" w:cs="Times New Roman"/>
            <w:color w:val="000000"/>
            <w:sz w:val="24"/>
            <w:szCs w:val="24"/>
            <w:lang w:eastAsia="nl-NL"/>
          </w:rPr>
          <w:delText xml:space="preserve">Overall estimates are based on all data, where the rest form subsets. Model indicates that the first measure was indeed reflexive and the last measure reflective. Listwise deletion for equal </w:delText>
        </w:r>
        <w:r w:rsidR="00C34534" w:rsidRPr="009159AB">
          <w:rPr>
            <w:rFonts w:ascii="Times New Roman" w:eastAsia="Times New Roman" w:hAnsi="Times New Roman" w:cs="Times New Roman"/>
            <w:i/>
            <w:iCs/>
            <w:color w:val="000000"/>
            <w:sz w:val="24"/>
            <w:szCs w:val="24"/>
            <w:lang w:eastAsia="nl-NL"/>
          </w:rPr>
          <w:delText>k</w:delText>
        </w:r>
        <w:r w:rsidR="00C34534" w:rsidRPr="009159AB">
          <w:rPr>
            <w:rFonts w:ascii="Times New Roman" w:eastAsia="Times New Roman" w:hAnsi="Times New Roman" w:cs="Times New Roman"/>
            <w:iCs/>
            <w:color w:val="000000"/>
            <w:sz w:val="24"/>
            <w:szCs w:val="24"/>
            <w:lang w:eastAsia="nl-NL"/>
          </w:rPr>
          <w:delText xml:space="preserve">s across time points within a subset yielded highly similar results, except for interpersonal measures, which is depicted in the row labeled </w:delText>
        </w:r>
        <w:r w:rsidR="00C34534" w:rsidRPr="009159AB">
          <w:rPr>
            <w:rFonts w:ascii="Times New Roman" w:eastAsia="Times New Roman" w:hAnsi="Times New Roman" w:cs="Times New Roman"/>
            <w:color w:val="000000"/>
            <w:sz w:val="24"/>
            <w:szCs w:val="24"/>
            <w:lang w:eastAsia="nl-NL"/>
          </w:rPr>
          <w:delText>T1</w:delText>
        </w:r>
        <w:r w:rsidR="00C34534" w:rsidRPr="009159AB">
          <w:rPr>
            <w:rFonts w:ascii="Times New Roman" w:eastAsia="Times New Roman" w:hAnsi="Times New Roman" w:cs="Times New Roman"/>
            <w:color w:val="000000"/>
            <w:sz w:val="24"/>
            <w:szCs w:val="24"/>
            <w:vertAlign w:val="subscript"/>
            <w:lang w:eastAsia="nl-NL"/>
          </w:rPr>
          <w:delText>listwise</w:delText>
        </w:r>
        <w:r w:rsidR="00C34534" w:rsidRPr="009159AB">
          <w:rPr>
            <w:rFonts w:ascii="Times New Roman" w:eastAsia="Times New Roman" w:hAnsi="Times New Roman" w:cs="Times New Roman"/>
            <w:color w:val="000000"/>
            <w:sz w:val="24"/>
            <w:szCs w:val="24"/>
            <w:lang w:eastAsia="nl-NL"/>
          </w:rPr>
          <w:delText>.</w:delText>
        </w:r>
      </w:del>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67BE153B" w:rsidR="00512781" w:rsidRDefault="004076F4" w:rsidP="00BE08E4">
      <w:pPr>
        <w:spacing w:after="0" w:line="480" w:lineRule="auto"/>
        <w:ind w:firstLine="708"/>
        <w:rPr>
          <w:rFonts w:ascii="Times New Roman" w:hAnsi="Times New Roman" w:cs="Times New Roman"/>
          <w:sz w:val="24"/>
          <w:szCs w:val="24"/>
        </w:rPr>
      </w:pPr>
      <w:ins w:id="142" w:author="Chris Hartgerink" w:date="2015-04-02T10:55:00Z">
        <w:r w:rsidRPr="004076F4">
          <w:rPr>
            <w:rFonts w:ascii="Times New Roman" w:hAnsi="Times New Roman" w:cs="Times New Roman"/>
            <w:sz w:val="24"/>
            <w:szCs w:val="24"/>
          </w:rPr>
          <w:t>To inspect for structural and sampling effects of the studies, we</w:t>
        </w:r>
      </w:ins>
      <w:del w:id="143" w:author="Chris Hartgerink" w:date="2015-04-02T10:55:00Z">
        <w:r w:rsidR="00731737" w:rsidRPr="009159AB">
          <w:rPr>
            <w:rFonts w:ascii="Times New Roman" w:hAnsi="Times New Roman" w:cs="Times New Roman"/>
            <w:sz w:val="24"/>
            <w:szCs w:val="24"/>
          </w:rPr>
          <w:delText>We</w:delText>
        </w:r>
      </w:del>
      <w:r w:rsidR="00731737" w:rsidRPr="009159AB">
        <w:rPr>
          <w:rFonts w:ascii="Times New Roman" w:hAnsi="Times New Roman" w:cs="Times New Roman"/>
          <w:sz w:val="24"/>
          <w:szCs w:val="24"/>
        </w:rPr>
        <w:t xml:space="preserve"> ran mixed-</w:t>
      </w:r>
      <w:ins w:id="144" w:author="Chris Hartgerink" w:date="2015-04-02T10:55:00Z">
        <w:r w:rsidRPr="004076F4">
          <w:rPr>
            <w:rFonts w:ascii="Times New Roman" w:hAnsi="Times New Roman" w:cs="Times New Roman"/>
            <w:sz w:val="24"/>
            <w:szCs w:val="24"/>
          </w:rPr>
          <w:t>effect</w:t>
        </w:r>
      </w:ins>
      <w:del w:id="145" w:author="Chris Hartgerink" w:date="2015-04-02T10:55:00Z">
        <w:r w:rsidR="00731737" w:rsidRPr="009159AB">
          <w:rPr>
            <w:rFonts w:ascii="Times New Roman" w:hAnsi="Times New Roman" w:cs="Times New Roman"/>
            <w:sz w:val="24"/>
            <w:szCs w:val="24"/>
          </w:rPr>
          <w:delText>effects</w:delText>
        </w:r>
      </w:del>
      <w:r w:rsidR="00731737" w:rsidRPr="009159AB">
        <w:rPr>
          <w:rFonts w:ascii="Times New Roman" w:hAnsi="Times New Roman" w:cs="Times New Roman"/>
          <w:sz w:val="24"/>
          <w:szCs w:val="24"/>
        </w:rPr>
        <w:t xml:space="preserve"> model</w:t>
      </w:r>
      <w:r w:rsidR="00A576E5"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on the </w:t>
      </w:r>
      <w:ins w:id="146" w:author="Chris Hartgerink" w:date="2015-04-02T10:55:00Z">
        <w:r w:rsidRPr="004076F4">
          <w:rPr>
            <w:rFonts w:ascii="Times New Roman" w:hAnsi="Times New Roman" w:cs="Times New Roman"/>
            <w:sz w:val="24"/>
            <w:szCs w:val="24"/>
          </w:rPr>
          <w:t xml:space="preserve">120 </w:t>
        </w:r>
      </w:ins>
      <w:r w:rsidR="00731737" w:rsidRPr="009159AB">
        <w:rPr>
          <w:rFonts w:ascii="Times New Roman" w:hAnsi="Times New Roman" w:cs="Times New Roman"/>
          <w:sz w:val="24"/>
          <w:szCs w:val="24"/>
        </w:rPr>
        <w:t xml:space="preserve">ostracism </w:t>
      </w:r>
      <w:del w:id="147" w:author="Chris Hartgerink" w:date="2015-04-02T10:55:00Z">
        <w:r w:rsidR="00731737" w:rsidRPr="009159AB">
          <w:rPr>
            <w:rFonts w:ascii="Times New Roman" w:hAnsi="Times New Roman" w:cs="Times New Roman"/>
            <w:sz w:val="24"/>
            <w:szCs w:val="24"/>
          </w:rPr>
          <w:delText xml:space="preserve">effect (as in Hypothesis 1) </w:delText>
        </w:r>
        <w:r w:rsidR="00A576E5" w:rsidRPr="009159AB">
          <w:rPr>
            <w:rFonts w:ascii="Times New Roman" w:hAnsi="Times New Roman" w:cs="Times New Roman"/>
            <w:sz w:val="24"/>
            <w:szCs w:val="24"/>
          </w:rPr>
          <w:delText xml:space="preserve">inspecting </w:delText>
        </w:r>
        <w:r w:rsidR="00731737" w:rsidRPr="009159AB">
          <w:rPr>
            <w:rFonts w:ascii="Times New Roman" w:hAnsi="Times New Roman" w:cs="Times New Roman"/>
            <w:sz w:val="24"/>
            <w:szCs w:val="24"/>
          </w:rPr>
          <w:delText xml:space="preserve">for composition </w:delText>
        </w:r>
      </w:del>
      <w:r w:rsidR="00731737" w:rsidRPr="009159AB">
        <w:rPr>
          <w:rFonts w:ascii="Times New Roman" w:hAnsi="Times New Roman" w:cs="Times New Roman"/>
          <w:sz w:val="24"/>
          <w:szCs w:val="24"/>
        </w:rPr>
        <w:t>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00731737" w:rsidRPr="009159AB">
        <w:rPr>
          <w:rFonts w:ascii="Times New Roman" w:hAnsi="Times New Roman" w:cs="Times New Roman"/>
          <w:sz w:val="24"/>
          <w:szCs w:val="24"/>
        </w:rPr>
        <w:t xml:space="preserve">. </w:t>
      </w:r>
      <w:ins w:id="148" w:author="Chris Hartgerink" w:date="2015-04-02T10:55:00Z">
        <w:r w:rsidRPr="004076F4">
          <w:rPr>
            <w:rFonts w:ascii="Times New Roman" w:hAnsi="Times New Roman" w:cs="Times New Roman"/>
            <w:sz w:val="24"/>
            <w:szCs w:val="24"/>
          </w:rPr>
          <w:t>Due to listwise deletion, only 45 of 120 effect sizes remained on the first measure and 41 of 95 effect sizes for the last measure.</w:t>
        </w:r>
        <w:r>
          <w:rPr>
            <w:rFonts w:ascii="Times New Roman" w:hAnsi="Times New Roman" w:cs="Times New Roman"/>
            <w:sz w:val="24"/>
            <w:szCs w:val="24"/>
          </w:rPr>
          <w:t xml:space="preserve"> </w:t>
        </w:r>
      </w:ins>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6) the number of </w:t>
      </w:r>
      <w:r w:rsidR="00BE08E4" w:rsidRPr="009159AB">
        <w:rPr>
          <w:rFonts w:ascii="Times New Roman" w:hAnsi="Times New Roman" w:cs="Times New Roman"/>
          <w:sz w:val="24"/>
          <w:szCs w:val="24"/>
        </w:rPr>
        <w:lastRenderedPageBreak/>
        <w:t>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1C2AA884"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ins w:id="149" w:author="Chris Hartgerink" w:date="2015-04-02T10:55:00Z">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ins>
      <w:del w:id="150" w:author="Chris Hartgerink" w:date="2015-04-02T10:55:00Z">
        <w:r w:rsidR="00446742" w:rsidRPr="009159AB">
          <w:rPr>
            <w:rFonts w:ascii="Times New Roman" w:hAnsi="Times New Roman" w:cs="Times New Roman"/>
            <w:sz w:val="24"/>
            <w:szCs w:val="24"/>
          </w:rPr>
          <w:delText>3</w:delText>
        </w:r>
        <w:r w:rsidR="00446742">
          <w:rPr>
            <w:rFonts w:ascii="Times New Roman" w:hAnsi="Times New Roman" w:cs="Times New Roman"/>
            <w:sz w:val="24"/>
            <w:szCs w:val="24"/>
          </w:rPr>
          <w:delText>2</w:delText>
        </w:r>
      </w:del>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7616C6">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7616C6">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7616C6">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7616C6">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7616C6">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7616C6">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7616C6">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7616C6">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7616C6">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7616C6">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7616C6">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7616C6">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7616C6">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7616C6">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7616C6">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7616C6">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7616C6">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7616C6">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7616C6">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2652CCCF"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ins w:id="151" w:author="Chris Hartgerink" w:date="2015-04-02T10:55:00Z">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ins>
      <w:del w:id="152" w:author="Chris Hartgerink" w:date="2015-04-02T10:55:00Z">
        <w:r w:rsidR="00446742" w:rsidRPr="009159AB">
          <w:rPr>
            <w:rFonts w:ascii="Times New Roman" w:hAnsi="Times New Roman" w:cs="Times New Roman"/>
            <w:sz w:val="24"/>
            <w:szCs w:val="24"/>
          </w:rPr>
          <w:delText>1</w:delText>
        </w:r>
        <w:r w:rsidR="00446742">
          <w:rPr>
            <w:rFonts w:ascii="Times New Roman" w:hAnsi="Times New Roman" w:cs="Times New Roman"/>
            <w:sz w:val="24"/>
            <w:szCs w:val="24"/>
          </w:rPr>
          <w:delText>2</w:delText>
        </w:r>
      </w:del>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ins w:id="153" w:author="Chris Hartgerink" w:date="2015-04-02T10:55:00Z">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w:t>
        </w:r>
      </w:ins>
      <w:del w:id="154" w:author="Chris Hartgerink" w:date="2015-04-02T10:55:00Z">
        <w:r w:rsidR="00085E6C" w:rsidRPr="009159AB">
          <w:rPr>
            <w:rFonts w:ascii="Times New Roman" w:hAnsi="Times New Roman" w:cs="Times New Roman"/>
            <w:sz w:val="24"/>
            <w:szCs w:val="24"/>
          </w:rPr>
          <w:delText xml:space="preserve">the </w:delText>
        </w:r>
      </w:del>
      <w:r w:rsidR="00085E6C" w:rsidRPr="009159AB">
        <w:rPr>
          <w:rFonts w:ascii="Times New Roman" w:hAnsi="Times New Roman" w:cs="Times New Roman"/>
          <w:sz w:val="24"/>
          <w:szCs w:val="24"/>
        </w:rPr>
        <w:t xml:space="preserve">number of </w:t>
      </w:r>
      <w:r w:rsidRPr="009159AB">
        <w:rPr>
          <w:rFonts w:ascii="Times New Roman" w:hAnsi="Times New Roman" w:cs="Times New Roman"/>
          <w:sz w:val="24"/>
          <w:szCs w:val="24"/>
        </w:rPr>
        <w:t xml:space="preserve">players in the game </w:t>
      </w:r>
      <w:del w:id="155" w:author="Chris Hartgerink" w:date="2015-04-02T10:55:00Z">
        <w:r w:rsidRPr="009159AB">
          <w:rPr>
            <w:rFonts w:ascii="Times New Roman" w:hAnsi="Times New Roman" w:cs="Times New Roman"/>
            <w:sz w:val="24"/>
            <w:szCs w:val="24"/>
          </w:rPr>
          <w:delText xml:space="preserve">did </w:delText>
        </w:r>
      </w:del>
      <w:r w:rsidRPr="009159AB">
        <w:rPr>
          <w:rFonts w:ascii="Times New Roman" w:hAnsi="Times New Roman" w:cs="Times New Roman"/>
          <w:sz w:val="24"/>
          <w:szCs w:val="24"/>
        </w:rPr>
        <w:t>significant</w:t>
      </w:r>
      <w:r w:rsidR="0054575F" w:rsidRPr="009159AB">
        <w:rPr>
          <w:rFonts w:ascii="Times New Roman" w:hAnsi="Times New Roman" w:cs="Times New Roman"/>
          <w:sz w:val="24"/>
          <w:szCs w:val="24"/>
        </w:rPr>
        <w:t xml:space="preserve">ly </w:t>
      </w:r>
      <w:ins w:id="156" w:author="Chris Hartgerink" w:date="2015-04-02T10:55:00Z">
        <w:r w:rsidR="0054575F" w:rsidRPr="009159AB">
          <w:rPr>
            <w:rFonts w:ascii="Times New Roman" w:hAnsi="Times New Roman" w:cs="Times New Roman"/>
            <w:sz w:val="24"/>
            <w:szCs w:val="24"/>
          </w:rPr>
          <w:t>predict</w:t>
        </w:r>
        <w:r w:rsidR="004076F4">
          <w:rPr>
            <w:rFonts w:ascii="Times New Roman" w:hAnsi="Times New Roman" w:cs="Times New Roman"/>
            <w:sz w:val="24"/>
            <w:szCs w:val="24"/>
          </w:rPr>
          <w:t>ed</w:t>
        </w:r>
      </w:ins>
      <w:del w:id="157" w:author="Chris Hartgerink" w:date="2015-04-02T10:55:00Z">
        <w:r w:rsidR="0054575F" w:rsidRPr="009159AB">
          <w:rPr>
            <w:rFonts w:ascii="Times New Roman" w:hAnsi="Times New Roman" w:cs="Times New Roman"/>
            <w:sz w:val="24"/>
            <w:szCs w:val="24"/>
          </w:rPr>
          <w:delText>predict</w:delText>
        </w:r>
      </w:del>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ins w:id="158" w:author="Chris Hartgerink" w:date="2015-04-02T10:55:00Z">
        <w:r w:rsidR="004076F4">
          <w:rPr>
            <w:rFonts w:ascii="Times New Roman" w:hAnsi="Times New Roman" w:cs="Times New Roman"/>
            <w:sz w:val="24"/>
            <w:szCs w:val="24"/>
            <w:vertAlign w:val="superscript"/>
          </w:rPr>
          <w:t>6</w:t>
        </w:r>
      </w:ins>
      <w:del w:id="159" w:author="Chris Hartgerink" w:date="2015-04-02T10:55:00Z">
        <w:r w:rsidR="00A93033">
          <w:rPr>
            <w:rFonts w:ascii="Times New Roman" w:hAnsi="Times New Roman" w:cs="Times New Roman"/>
            <w:sz w:val="24"/>
            <w:szCs w:val="24"/>
            <w:vertAlign w:val="superscript"/>
          </w:rPr>
          <w:delText>5</w:delText>
        </w:r>
      </w:del>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7616C6">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7616C6">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7616C6">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7616C6">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7616C6">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7616C6">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7616C6">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7616C6">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7616C6">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7616C6">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7616C6">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7616C6">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7616C6">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7616C6">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7616C6">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7616C6">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7616C6">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7616C6">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 xml:space="preserve">can </w:t>
      </w:r>
      <w:r w:rsidR="00A722DC">
        <w:rPr>
          <w:rFonts w:ascii="Times New Roman" w:hAnsi="Times New Roman" w:cs="Times New Roman"/>
          <w:sz w:val="24"/>
          <w:szCs w:val="24"/>
        </w:rPr>
        <w:lastRenderedPageBreak/>
        <w:t>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0E68DACA"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ins w:id="160" w:author="Chris Hartgerink" w:date="2015-04-02T10:55:00Z">
        <w:r w:rsidR="00EF4585">
          <w:rPr>
            <w:rFonts w:ascii="Times New Roman" w:hAnsi="Times New Roman" w:cs="Times New Roman"/>
            <w:sz w:val="24"/>
            <w:szCs w:val="24"/>
          </w:rPr>
          <w:t>3</w:t>
        </w:r>
      </w:ins>
      <w:del w:id="161" w:author="Chris Hartgerink" w:date="2015-04-02T10:55:00Z">
        <w:r w:rsidR="0002128D">
          <w:rPr>
            <w:rFonts w:ascii="Times New Roman" w:hAnsi="Times New Roman" w:cs="Times New Roman"/>
            <w:sz w:val="24"/>
            <w:szCs w:val="24"/>
          </w:rPr>
          <w:delText>2</w:delText>
        </w:r>
      </w:del>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t>
      </w:r>
      <w:r w:rsidRPr="00E14D79">
        <w:rPr>
          <w:rFonts w:ascii="Times New Roman" w:hAnsi="Times New Roman" w:cs="Times New Roman"/>
          <w:sz w:val="24"/>
          <w:szCs w:val="24"/>
        </w:rPr>
        <w:lastRenderedPageBreak/>
        <w:t xml:space="preserve">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ins w:id="162" w:author="Chris Hartgerink" w:date="2015-04-02T10:55:00Z">
        <w:r w:rsidR="004076F4">
          <w:rPr>
            <w:rFonts w:ascii="Times New Roman" w:hAnsi="Times New Roman" w:cs="Times New Roman"/>
            <w:sz w:val="24"/>
            <w:szCs w:val="24"/>
            <w:vertAlign w:val="superscript"/>
          </w:rPr>
          <w:t>7</w:t>
        </w:r>
      </w:ins>
      <w:del w:id="163" w:author="Chris Hartgerink" w:date="2015-04-02T10:55:00Z">
        <w:r w:rsidR="00A93033">
          <w:rPr>
            <w:rFonts w:ascii="Times New Roman" w:hAnsi="Times New Roman" w:cs="Times New Roman"/>
            <w:sz w:val="24"/>
            <w:szCs w:val="24"/>
            <w:vertAlign w:val="superscript"/>
          </w:rPr>
          <w:delText>6</w:delText>
        </w:r>
      </w:del>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 xml:space="preserve">tudies investigating children, </w:t>
      </w:r>
      <w:r w:rsidR="00BE08E4" w:rsidRPr="009159AB">
        <w:rPr>
          <w:rFonts w:ascii="Times New Roman" w:hAnsi="Times New Roman" w:cs="Times New Roman"/>
          <w:sz w:val="24"/>
          <w:szCs w:val="24"/>
        </w:rPr>
        <w:lastRenderedPageBreak/>
        <w:t>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07ADC514"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ins w:id="164" w:author="Chris Hartgerink" w:date="2015-04-02T10:55:00Z">
        <w:r w:rsidRPr="009159AB">
          <w:rPr>
            <w:rFonts w:ascii="Times New Roman" w:hAnsi="Times New Roman" w:cs="Times New Roman"/>
            <w:sz w:val="24"/>
            <w:szCs w:val="24"/>
          </w:rPr>
          <w:t>)</w:t>
        </w:r>
        <w:r w:rsidR="002776B3">
          <w:rPr>
            <w:rFonts w:ascii="Times New Roman" w:hAnsi="Times New Roman" w:cs="Times New Roman"/>
            <w:sz w:val="24"/>
            <w:szCs w:val="24"/>
          </w:rPr>
          <w:t>,</w:t>
        </w:r>
      </w:ins>
      <w:del w:id="165"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w:t>
      </w:r>
      <w:del w:id="166"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lastRenderedPageBreak/>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5A9F145B"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ins w:id="167" w:author="Chris Hartgerink" w:date="2015-04-02T10:55:00Z">
        <w:r w:rsidR="00EF4585">
          <w:rPr>
            <w:rFonts w:ascii="Times New Roman" w:hAnsi="Times New Roman" w:cs="Times New Roman"/>
            <w:sz w:val="24"/>
            <w:szCs w:val="24"/>
          </w:rPr>
          <w:t>3</w:t>
        </w:r>
      </w:ins>
      <w:del w:id="168" w:author="Chris Hartgerink" w:date="2015-04-02T10:55:00Z">
        <w:r w:rsidR="009736B3" w:rsidRPr="009159AB">
          <w:rPr>
            <w:rFonts w:ascii="Times New Roman" w:hAnsi="Times New Roman" w:cs="Times New Roman"/>
            <w:sz w:val="24"/>
            <w:szCs w:val="24"/>
          </w:rPr>
          <w:delText>2</w:delText>
        </w:r>
      </w:del>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ins w:id="169" w:author="Chris Hartgerink" w:date="2015-04-02T10:55:00Z">
        <w:r w:rsidR="00B75A4B" w:rsidRPr="009159AB">
          <w:rPr>
            <w:rFonts w:ascii="Times New Roman" w:hAnsi="Times New Roman" w:cs="Times New Roman"/>
            <w:sz w:val="24"/>
            <w:szCs w:val="24"/>
          </w:rPr>
          <w:t>)</w:t>
        </w:r>
        <w:r w:rsidR="002776B3">
          <w:rPr>
            <w:rFonts w:ascii="Times New Roman" w:hAnsi="Times New Roman" w:cs="Times New Roman"/>
            <w:sz w:val="24"/>
            <w:szCs w:val="24"/>
          </w:rPr>
          <w:t>,</w:t>
        </w:r>
      </w:ins>
      <w:del w:id="170" w:author="Chris Hartgerink" w:date="2015-04-02T10:55:00Z">
        <w:r w:rsidR="00B75A4B" w:rsidRPr="009159AB">
          <w:rPr>
            <w:rFonts w:ascii="Times New Roman" w:hAnsi="Times New Roman" w:cs="Times New Roman"/>
            <w:sz w:val="24"/>
            <w:szCs w:val="24"/>
          </w:rPr>
          <w:delText>)</w:delText>
        </w:r>
      </w:del>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w:t>
      </w:r>
      <w:r w:rsidR="0001299C" w:rsidRPr="009159AB">
        <w:rPr>
          <w:rFonts w:ascii="Times New Roman" w:hAnsi="Times New Roman" w:cs="Times New Roman"/>
          <w:sz w:val="24"/>
          <w:szCs w:val="24"/>
        </w:rPr>
        <w:lastRenderedPageBreak/>
        <w:t>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4910AF28"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ins w:id="171" w:author="Chris Hartgerink" w:date="2015-04-02T10:55:00Z">
        <w:r w:rsidR="004076F4">
          <w:rPr>
            <w:rFonts w:ascii="Times New Roman" w:hAnsi="Times New Roman" w:cs="Times New Roman"/>
            <w:sz w:val="24"/>
            <w:szCs w:val="24"/>
            <w:vertAlign w:val="superscript"/>
          </w:rPr>
          <w:t>8</w:t>
        </w:r>
      </w:ins>
      <w:del w:id="172" w:author="Chris Hartgerink" w:date="2015-04-02T10:55:00Z">
        <w:r w:rsidR="00A93033">
          <w:rPr>
            <w:rFonts w:ascii="Times New Roman" w:hAnsi="Times New Roman" w:cs="Times New Roman"/>
            <w:sz w:val="24"/>
            <w:szCs w:val="24"/>
            <w:vertAlign w:val="superscript"/>
          </w:rPr>
          <w:delText>7</w:delText>
        </w:r>
      </w:del>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lastRenderedPageBreak/>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78794D41"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ins w:id="173" w:author="Chris Hartgerink" w:date="2015-04-02T10:55:00Z">
        <w:r w:rsidR="004076F4">
          <w:rPr>
            <w:rFonts w:ascii="Times New Roman" w:hAnsi="Times New Roman" w:cs="Times New Roman"/>
            <w:iCs/>
            <w:sz w:val="24"/>
            <w:szCs w:val="24"/>
            <w:vertAlign w:val="superscript"/>
          </w:rPr>
          <w:t>9</w:t>
        </w:r>
      </w:ins>
      <w:del w:id="174" w:author="Chris Hartgerink" w:date="2015-04-02T10:55:00Z">
        <w:r w:rsidR="00A93033">
          <w:rPr>
            <w:rFonts w:ascii="Times New Roman" w:hAnsi="Times New Roman" w:cs="Times New Roman"/>
            <w:iCs/>
            <w:sz w:val="24"/>
            <w:szCs w:val="24"/>
            <w:vertAlign w:val="superscript"/>
          </w:rPr>
          <w:delText>8</w:delText>
        </w:r>
      </w:del>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ins w:id="175" w:author="Chris Hartgerink" w:date="2015-04-02T10:55:00Z">
        <w:r w:rsidR="001E56BA">
          <w:rPr>
            <w:rFonts w:ascii="Times New Roman" w:hAnsi="Times New Roman" w:cs="Times New Roman"/>
            <w:sz w:val="24"/>
            <w:szCs w:val="24"/>
          </w:rPr>
          <w:t>.</w:t>
        </w:r>
        <w:r w:rsidR="000063D2">
          <w:rPr>
            <w:rFonts w:ascii="Times New Roman" w:hAnsi="Times New Roman" w:cs="Times New Roman"/>
            <w:sz w:val="24"/>
            <w:szCs w:val="24"/>
          </w:rPr>
          <w:t>,</w:t>
        </w:r>
      </w:ins>
      <w:del w:id="176" w:author="Chris Hartgerink" w:date="2015-04-02T10:55:00Z">
        <w:r w:rsidR="001E56BA">
          <w:rPr>
            <w:rFonts w:ascii="Times New Roman" w:hAnsi="Times New Roman" w:cs="Times New Roman"/>
            <w:sz w:val="24"/>
            <w:szCs w:val="24"/>
          </w:rPr>
          <w:delText>.</w:delText>
        </w:r>
      </w:del>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lastRenderedPageBreak/>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0CA44AA8"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w:t>
      </w:r>
      <w:del w:id="177" w:author="Chris Hartgerink" w:date="2015-04-02T10:55:00Z">
        <w:r w:rsidR="00352363">
          <w:rPr>
            <w:rFonts w:ascii="Times New Roman" w:hAnsi="Times New Roman" w:cs="Times New Roman"/>
            <w:sz w:val="24"/>
            <w:szCs w:val="24"/>
          </w:rPr>
          <w:delText xml:space="preserve"> i.e.,</w:delText>
        </w:r>
      </w:del>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731737" w:rsidRPr="009159AB">
        <w:rPr>
          <w:rFonts w:ascii="Times New Roman" w:hAnsi="Times New Roman" w:cs="Times New Roman"/>
          <w:sz w:val="24"/>
          <w:szCs w:val="24"/>
        </w:rPr>
        <w:t>variable to begin with</w:t>
      </w:r>
      <w:del w:id="178" w:author="Chris Hartgerink" w:date="2015-04-02T10:55:00Z">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w:t>
      </w:r>
      <w:r w:rsidR="000F18EC" w:rsidRPr="009159AB">
        <w:rPr>
          <w:rFonts w:ascii="Times New Roman" w:hAnsi="Times New Roman" w:cs="Times New Roman"/>
          <w:sz w:val="24"/>
          <w:szCs w:val="24"/>
        </w:rPr>
        <w:lastRenderedPageBreak/>
        <w:t>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0928A6B4" w:rsidR="004C2069" w:rsidRPr="009159AB" w:rsidRDefault="00393E43">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mportantly, we did observe that the confidence intervals of both the first and last measure did not overlap, suggesting that there is a </w:t>
      </w:r>
      <w:del w:id="179" w:author="Chris Hartgerink" w:date="2015-04-02T10:55:00Z">
        <w:r>
          <w:rPr>
            <w:rFonts w:ascii="Times New Roman" w:hAnsi="Times New Roman" w:cs="Times New Roman"/>
            <w:sz w:val="24"/>
            <w:szCs w:val="24"/>
          </w:rPr>
          <w:delText xml:space="preserve">qualitative </w:delText>
        </w:r>
      </w:del>
      <w:r>
        <w:rPr>
          <w:rFonts w:ascii="Times New Roman" w:hAnsi="Times New Roman" w:cs="Times New Roman"/>
          <w:sz w:val="24"/>
          <w:szCs w:val="24"/>
        </w:rPr>
        <w:t xml:space="preserve">difference in effect size between first and last measure. The question then is whether this difference is indeed caused by time of measurement or in part caused by the type of measurement used across the two different time points. </w:t>
      </w:r>
      <w:r w:rsidR="00B03FA4">
        <w:rPr>
          <w:rFonts w:ascii="Times New Roman" w:hAnsi="Times New Roman" w:cs="Times New Roman"/>
          <w:sz w:val="24"/>
          <w:szCs w:val="24"/>
        </w:rPr>
        <w:t xml:space="preserve">This explanation can be addressed by </w:t>
      </w:r>
      <w:ins w:id="180" w:author="Chris Hartgerink" w:date="2015-04-02T10:55:00Z">
        <w:r w:rsidR="004076F4" w:rsidRPr="004076F4">
          <w:rPr>
            <w:rFonts w:ascii="Times New Roman" w:hAnsi="Times New Roman" w:cs="Times New Roman"/>
            <w:sz w:val="24"/>
            <w:szCs w:val="24"/>
          </w:rPr>
          <w:t>inspecting whether</w:t>
        </w:r>
      </w:ins>
      <w:del w:id="181" w:author="Chris Hartgerink" w:date="2015-04-02T10:55:00Z">
        <w:r w:rsidR="00B03FA4">
          <w:rPr>
            <w:rFonts w:ascii="Times New Roman" w:hAnsi="Times New Roman" w:cs="Times New Roman"/>
            <w:sz w:val="24"/>
            <w:szCs w:val="24"/>
          </w:rPr>
          <w:delText>creating a difference index in which</w:delText>
        </w:r>
      </w:del>
      <w:r w:rsidR="00B03FA4">
        <w:rPr>
          <w:rFonts w:ascii="Times New Roman" w:hAnsi="Times New Roman" w:cs="Times New Roman"/>
          <w:sz w:val="24"/>
          <w:szCs w:val="24"/>
        </w:rPr>
        <w:t xml:space="preserve"> </w:t>
      </w:r>
      <w:r w:rsidR="003D4F62">
        <w:rPr>
          <w:rFonts w:ascii="Times New Roman" w:hAnsi="Times New Roman" w:cs="Times New Roman"/>
          <w:sz w:val="24"/>
          <w:szCs w:val="24"/>
        </w:rPr>
        <w:t>t</w:t>
      </w:r>
      <w:r w:rsidR="004C2069" w:rsidRPr="009159AB">
        <w:rPr>
          <w:rFonts w:ascii="Times New Roman" w:hAnsi="Times New Roman" w:cs="Times New Roman"/>
          <w:sz w:val="24"/>
          <w:szCs w:val="24"/>
        </w:rPr>
        <w:t xml:space="preserve">he </w:t>
      </w:r>
      <w:ins w:id="182" w:author="Chris Hartgerink" w:date="2015-04-02T10:55:00Z">
        <w:r w:rsidR="004076F4" w:rsidRPr="004076F4">
          <w:rPr>
            <w:rFonts w:ascii="Times New Roman" w:hAnsi="Times New Roman" w:cs="Times New Roman"/>
            <w:sz w:val="24"/>
            <w:szCs w:val="24"/>
          </w:rPr>
          <w:t>composition of</w:t>
        </w:r>
      </w:ins>
      <w:del w:id="183" w:author="Chris Hartgerink" w:date="2015-04-02T10:55:00Z">
        <w:r w:rsidR="004C2069" w:rsidRPr="009159AB">
          <w:rPr>
            <w:rFonts w:ascii="Times New Roman" w:hAnsi="Times New Roman" w:cs="Times New Roman"/>
            <w:sz w:val="24"/>
            <w:szCs w:val="24"/>
          </w:rPr>
          <w:delText xml:space="preserve">difference in </w:delText>
        </w:r>
        <w:r w:rsidR="000F18EC">
          <w:rPr>
            <w:rFonts w:ascii="Times New Roman" w:hAnsi="Times New Roman" w:cs="Times New Roman"/>
            <w:sz w:val="24"/>
            <w:szCs w:val="24"/>
          </w:rPr>
          <w:delText>dependent</w:delText>
        </w:r>
      </w:del>
      <w:r w:rsidR="000F18EC">
        <w:rPr>
          <w:rFonts w:ascii="Times New Roman" w:hAnsi="Times New Roman" w:cs="Times New Roman"/>
          <w:sz w:val="24"/>
          <w:szCs w:val="24"/>
        </w:rPr>
        <w:t xml:space="preserve"> </w:t>
      </w:r>
      <w:r w:rsidR="004C2069" w:rsidRPr="009159AB">
        <w:rPr>
          <w:rFonts w:ascii="Times New Roman" w:hAnsi="Times New Roman" w:cs="Times New Roman"/>
          <w:sz w:val="24"/>
          <w:szCs w:val="24"/>
        </w:rPr>
        <w:t xml:space="preserve">measures </w:t>
      </w:r>
      <w:ins w:id="184" w:author="Chris Hartgerink" w:date="2015-04-02T10:55:00Z">
        <w:r w:rsidR="004076F4" w:rsidRPr="004076F4">
          <w:rPr>
            <w:rFonts w:ascii="Times New Roman" w:hAnsi="Times New Roman" w:cs="Times New Roman"/>
            <w:sz w:val="24"/>
            <w:szCs w:val="24"/>
          </w:rPr>
          <w:t>is different across time points. On</w:t>
        </w:r>
      </w:ins>
      <w:del w:id="185" w:author="Chris Hartgerink" w:date="2015-04-02T10:55:00Z">
        <w:r w:rsidR="000D110E">
          <w:rPr>
            <w:rFonts w:ascii="Times New Roman" w:hAnsi="Times New Roman" w:cs="Times New Roman"/>
            <w:sz w:val="24"/>
            <w:szCs w:val="24"/>
          </w:rPr>
          <w:delText>at</w:delText>
        </w:r>
      </w:del>
      <w:r w:rsidR="000D110E">
        <w:rPr>
          <w:rFonts w:ascii="Times New Roman" w:hAnsi="Times New Roman" w:cs="Times New Roman"/>
          <w:sz w:val="24"/>
          <w:szCs w:val="24"/>
        </w:rPr>
        <w:t xml:space="preserve"> the first </w:t>
      </w:r>
      <w:del w:id="186" w:author="Chris Hartgerink" w:date="2015-04-02T10:55:00Z">
        <w:r w:rsidR="000D110E">
          <w:rPr>
            <w:rFonts w:ascii="Times New Roman" w:hAnsi="Times New Roman" w:cs="Times New Roman"/>
            <w:sz w:val="24"/>
            <w:szCs w:val="24"/>
          </w:rPr>
          <w:delText xml:space="preserve">and second time point </w:delText>
        </w:r>
        <w:r w:rsidR="0029598D">
          <w:rPr>
            <w:rFonts w:ascii="Times New Roman" w:hAnsi="Times New Roman" w:cs="Times New Roman"/>
            <w:sz w:val="24"/>
            <w:szCs w:val="24"/>
          </w:rPr>
          <w:delText>are</w:delText>
        </w:r>
        <w:r w:rsidR="004C2069" w:rsidRPr="009159AB">
          <w:rPr>
            <w:rFonts w:ascii="Times New Roman" w:hAnsi="Times New Roman" w:cs="Times New Roman"/>
            <w:sz w:val="24"/>
            <w:szCs w:val="24"/>
          </w:rPr>
          <w:delText xml:space="preserve"> inspected by creating a difference index </w:delText>
        </w:r>
        <w:r w:rsidR="000F18EC">
          <w:rPr>
            <w:rFonts w:ascii="Times New Roman" w:hAnsi="Times New Roman" w:cs="Times New Roman"/>
            <w:sz w:val="24"/>
            <w:szCs w:val="24"/>
          </w:rPr>
          <w:delText xml:space="preserve">(i.e., coded value on first </w:delText>
        </w:r>
      </w:del>
      <w:r w:rsidR="000F18EC">
        <w:rPr>
          <w:rFonts w:ascii="Times New Roman" w:hAnsi="Times New Roman" w:cs="Times New Roman"/>
          <w:sz w:val="24"/>
          <w:szCs w:val="24"/>
        </w:rPr>
        <w:t xml:space="preserve">measure </w:t>
      </w:r>
      <w:ins w:id="187" w:author="Chris Hartgerink" w:date="2015-04-02T10:55:00Z">
        <w:r w:rsidR="004076F4" w:rsidRPr="004076F4">
          <w:rPr>
            <w:rFonts w:ascii="Times New Roman" w:hAnsi="Times New Roman" w:cs="Times New Roman"/>
            <w:sz w:val="24"/>
            <w:szCs w:val="24"/>
          </w:rPr>
          <w:t xml:space="preserve">0.84 was intrapersonal self-report, 0.02 was intrapersonal physiological, 0.01 was intrapersonal other, 0.08 was interpersonal anti-social, 0.03 was interpersonal pro-social, and 0.01 interpersonal other.  On the </w:t>
        </w:r>
      </w:ins>
      <w:del w:id="188" w:author="Chris Hartgerink" w:date="2015-04-02T10:55:00Z">
        <w:r w:rsidR="000F18EC">
          <w:rPr>
            <w:rFonts w:ascii="Times New Roman" w:hAnsi="Times New Roman" w:cs="Times New Roman"/>
            <w:sz w:val="24"/>
            <w:szCs w:val="24"/>
          </w:rPr>
          <w:delText xml:space="preserve">minus coded value on </w:delText>
        </w:r>
      </w:del>
      <w:r w:rsidR="000F18EC">
        <w:rPr>
          <w:rFonts w:ascii="Times New Roman" w:hAnsi="Times New Roman" w:cs="Times New Roman"/>
          <w:sz w:val="24"/>
          <w:szCs w:val="24"/>
        </w:rPr>
        <w:t>last measure</w:t>
      </w:r>
      <w:ins w:id="189" w:author="Chris Hartgerink" w:date="2015-04-02T10:55:00Z">
        <w:r w:rsidR="004076F4" w:rsidRPr="004076F4">
          <w:rPr>
            <w:rFonts w:ascii="Times New Roman" w:hAnsi="Times New Roman" w:cs="Times New Roman"/>
            <w:sz w:val="24"/>
            <w:szCs w:val="24"/>
          </w:rPr>
          <w:t xml:space="preserve"> 0.79 was intrapersonal self-report, 0.04 was intrapersonal physiological, 0.02 was intrapersonal other, 0.05 was interpersonal anti-social, 0.08 was interpersonal pro-social,</w:t>
        </w:r>
      </w:ins>
      <w:del w:id="190" w:author="Chris Hartgerink" w:date="2015-04-02T10:55:00Z">
        <w:r w:rsidR="000F18EC">
          <w:rPr>
            <w:rFonts w:ascii="Times New Roman" w:hAnsi="Times New Roman" w:cs="Times New Roman"/>
            <w:sz w:val="24"/>
            <w:szCs w:val="24"/>
          </w:rPr>
          <w:delText>)</w:delText>
        </w:r>
      </w:del>
      <w:r w:rsidR="000F18EC">
        <w:rPr>
          <w:rFonts w:ascii="Times New Roman" w:hAnsi="Times New Roman" w:cs="Times New Roman"/>
          <w:sz w:val="24"/>
          <w:szCs w:val="24"/>
        </w:rPr>
        <w:t xml:space="preserve"> </w:t>
      </w:r>
      <w:r w:rsidR="004C2069"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ins w:id="191" w:author="Chris Hartgerink" w:date="2015-04-02T10:55:00Z">
        <w:r w:rsidR="004076F4" w:rsidRPr="004076F4">
          <w:rPr>
            <w:rFonts w:ascii="Times New Roman" w:hAnsi="Times New Roman" w:cs="Times New Roman"/>
            <w:sz w:val="24"/>
            <w:szCs w:val="24"/>
          </w:rPr>
          <w:t xml:space="preserve">0.01 was interpersonal other. This shows that </w:t>
        </w:r>
      </w:ins>
      <w:del w:id="192" w:author="Chris Hartgerink" w:date="2015-04-02T10:55:00Z">
        <w:r w:rsidR="004C2069" w:rsidRPr="009159AB">
          <w:rPr>
            <w:rFonts w:ascii="Times New Roman" w:hAnsi="Times New Roman" w:cs="Times New Roman"/>
            <w:sz w:val="24"/>
            <w:szCs w:val="24"/>
          </w:rPr>
          <w:delText xml:space="preserve">regressing </w:delText>
        </w:r>
        <w:r w:rsidR="00617BA6" w:rsidRPr="009159AB">
          <w:rPr>
            <w:rFonts w:ascii="Times New Roman" w:hAnsi="Times New Roman" w:cs="Times New Roman"/>
            <w:sz w:val="24"/>
            <w:szCs w:val="24"/>
          </w:rPr>
          <w:delText>the index</w:delText>
        </w:r>
        <w:r w:rsidR="000F18EC">
          <w:rPr>
            <w:rFonts w:ascii="Times New Roman" w:hAnsi="Times New Roman" w:cs="Times New Roman"/>
            <w:sz w:val="24"/>
            <w:szCs w:val="24"/>
          </w:rPr>
          <w:delText xml:space="preserve"> </w:delText>
        </w:r>
        <w:r w:rsidR="0029598D">
          <w:rPr>
            <w:rFonts w:ascii="Times New Roman" w:hAnsi="Times New Roman" w:cs="Times New Roman"/>
            <w:sz w:val="24"/>
            <w:szCs w:val="24"/>
          </w:rPr>
          <w:delText xml:space="preserve">on </w:delText>
        </w:r>
      </w:del>
      <w:r w:rsidR="0029598D">
        <w:rPr>
          <w:rFonts w:ascii="Times New Roman" w:hAnsi="Times New Roman" w:cs="Times New Roman"/>
          <w:sz w:val="24"/>
          <w:szCs w:val="24"/>
        </w:rPr>
        <w:t xml:space="preserve">the </w:t>
      </w:r>
      <w:ins w:id="193" w:author="Chris Hartgerink" w:date="2015-04-02T10:55:00Z">
        <w:r w:rsidR="004076F4" w:rsidRPr="004076F4">
          <w:rPr>
            <w:rFonts w:ascii="Times New Roman" w:hAnsi="Times New Roman" w:cs="Times New Roman"/>
            <w:sz w:val="24"/>
            <w:szCs w:val="24"/>
          </w:rPr>
          <w:t xml:space="preserve">different </w:t>
        </w:r>
      </w:ins>
      <w:del w:id="194" w:author="Chris Hartgerink" w:date="2015-04-02T10:55:00Z">
        <w:r w:rsidR="0029598D">
          <w:rPr>
            <w:rFonts w:ascii="Times New Roman" w:hAnsi="Times New Roman" w:cs="Times New Roman"/>
            <w:sz w:val="24"/>
            <w:szCs w:val="24"/>
          </w:rPr>
          <w:delText xml:space="preserve">observed </w:delText>
        </w:r>
        <w:r w:rsidR="0029598D" w:rsidRPr="009159AB">
          <w:rPr>
            <w:rFonts w:ascii="Times New Roman" w:hAnsi="Times New Roman" w:cs="Times New Roman"/>
            <w:sz w:val="24"/>
            <w:szCs w:val="24"/>
          </w:rPr>
          <w:delText xml:space="preserve">effect sizes </w:delText>
        </w:r>
        <w:r w:rsidR="000F18EC">
          <w:rPr>
            <w:rFonts w:ascii="Times New Roman" w:hAnsi="Times New Roman" w:cs="Times New Roman"/>
            <w:sz w:val="24"/>
            <w:szCs w:val="24"/>
          </w:rPr>
          <w:delText>in a meta-regression</w:delText>
        </w:r>
        <w:r w:rsidR="004C2069" w:rsidRPr="009159AB">
          <w:rPr>
            <w:rFonts w:ascii="Times New Roman" w:hAnsi="Times New Roman" w:cs="Times New Roman"/>
            <w:sz w:val="24"/>
            <w:szCs w:val="24"/>
          </w:rPr>
          <w:delText xml:space="preserve">. Doing this for the </w:delText>
        </w:r>
        <w:r w:rsidR="00831180" w:rsidRPr="009159AB">
          <w:rPr>
            <w:rFonts w:ascii="Times New Roman" w:hAnsi="Times New Roman" w:cs="Times New Roman"/>
            <w:sz w:val="24"/>
            <w:szCs w:val="24"/>
          </w:rPr>
          <w:delText>standard ostracism</w:delText>
        </w:r>
        <w:r w:rsidR="004C2069" w:rsidRPr="009159AB">
          <w:rPr>
            <w:rFonts w:ascii="Times New Roman" w:hAnsi="Times New Roman" w:cs="Times New Roman"/>
            <w:sz w:val="24"/>
            <w:szCs w:val="24"/>
          </w:rPr>
          <w:delText xml:space="preserve"> effect on the last measure, show</w:delText>
        </w:r>
        <w:r w:rsidR="00F848CA" w:rsidRPr="009159AB">
          <w:rPr>
            <w:rFonts w:ascii="Times New Roman" w:hAnsi="Times New Roman" w:cs="Times New Roman"/>
            <w:sz w:val="24"/>
            <w:szCs w:val="24"/>
          </w:rPr>
          <w:delText xml:space="preserve">ed </w:delText>
        </w:r>
        <w:r w:rsidR="004C2069" w:rsidRPr="009159AB">
          <w:rPr>
            <w:rFonts w:ascii="Times New Roman" w:hAnsi="Times New Roman" w:cs="Times New Roman"/>
            <w:sz w:val="24"/>
            <w:szCs w:val="24"/>
          </w:rPr>
          <w:delText xml:space="preserve">no significant </w:delText>
        </w:r>
        <w:r w:rsidR="00831180" w:rsidRPr="009159AB">
          <w:rPr>
            <w:rFonts w:ascii="Times New Roman" w:hAnsi="Times New Roman" w:cs="Times New Roman"/>
            <w:sz w:val="24"/>
            <w:szCs w:val="24"/>
          </w:rPr>
          <w:delText xml:space="preserve">predictive </w:delText>
        </w:r>
        <w:r w:rsidR="004C2069" w:rsidRPr="009159AB">
          <w:rPr>
            <w:rFonts w:ascii="Times New Roman" w:hAnsi="Times New Roman" w:cs="Times New Roman"/>
            <w:sz w:val="24"/>
            <w:szCs w:val="24"/>
          </w:rPr>
          <w:delText>effect of this difference (</w:delText>
        </w:r>
        <w:r w:rsidR="004C2069" w:rsidRPr="009159AB">
          <w:rPr>
            <w:rFonts w:ascii="Times New Roman" w:hAnsi="Times New Roman" w:cs="Times New Roman"/>
            <w:i/>
            <w:sz w:val="24"/>
            <w:szCs w:val="24"/>
          </w:rPr>
          <w:delText>b</w:delText>
        </w:r>
        <w:r w:rsidR="004C2069" w:rsidRPr="009159AB">
          <w:rPr>
            <w:rFonts w:ascii="Times New Roman" w:hAnsi="Times New Roman" w:cs="Times New Roman"/>
            <w:sz w:val="24"/>
            <w:szCs w:val="24"/>
          </w:rPr>
          <w:delText xml:space="preserve"> = -0.0</w:delText>
        </w:r>
        <w:r w:rsidR="00831180" w:rsidRPr="009159AB">
          <w:rPr>
            <w:rFonts w:ascii="Times New Roman" w:hAnsi="Times New Roman" w:cs="Times New Roman"/>
            <w:sz w:val="24"/>
            <w:szCs w:val="24"/>
          </w:rPr>
          <w:delText>3</w:delText>
        </w:r>
        <w:r w:rsidR="004C2069" w:rsidRPr="009159AB">
          <w:rPr>
            <w:rFonts w:ascii="Times New Roman" w:hAnsi="Times New Roman" w:cs="Times New Roman"/>
            <w:sz w:val="24"/>
            <w:szCs w:val="24"/>
          </w:rPr>
          <w:delText xml:space="preserve">, </w:delText>
        </w:r>
        <w:r w:rsidR="004C2069" w:rsidRPr="009159AB">
          <w:rPr>
            <w:rFonts w:ascii="Times New Roman" w:hAnsi="Times New Roman" w:cs="Times New Roman"/>
            <w:i/>
            <w:sz w:val="24"/>
            <w:szCs w:val="24"/>
          </w:rPr>
          <w:delText>p</w:delText>
        </w:r>
        <w:r w:rsidR="004C2069" w:rsidRPr="009159AB">
          <w:rPr>
            <w:rFonts w:ascii="Times New Roman" w:hAnsi="Times New Roman" w:cs="Times New Roman"/>
            <w:sz w:val="24"/>
            <w:szCs w:val="24"/>
          </w:rPr>
          <w:delText xml:space="preserve"> = .</w:delText>
        </w:r>
        <w:r w:rsidR="00831180" w:rsidRPr="009159AB">
          <w:rPr>
            <w:rFonts w:ascii="Times New Roman" w:hAnsi="Times New Roman" w:cs="Times New Roman"/>
            <w:sz w:val="24"/>
            <w:szCs w:val="24"/>
          </w:rPr>
          <w:delText>531</w:delText>
        </w:r>
        <w:r w:rsidR="004C2069" w:rsidRPr="009159AB">
          <w:rPr>
            <w:rFonts w:ascii="Times New Roman" w:hAnsi="Times New Roman" w:cs="Times New Roman"/>
            <w:sz w:val="24"/>
            <w:szCs w:val="24"/>
          </w:rPr>
          <w:delText>)</w:delText>
        </w:r>
        <w:r w:rsidR="00831180" w:rsidRPr="009159AB">
          <w:rPr>
            <w:rFonts w:ascii="Times New Roman" w:hAnsi="Times New Roman" w:cs="Times New Roman"/>
            <w:sz w:val="24"/>
            <w:szCs w:val="24"/>
          </w:rPr>
          <w:delText xml:space="preserve">, indicating that the </w:delText>
        </w:r>
        <w:r w:rsidR="00DA0D5F">
          <w:rPr>
            <w:rFonts w:ascii="Times New Roman" w:hAnsi="Times New Roman" w:cs="Times New Roman"/>
            <w:sz w:val="24"/>
            <w:szCs w:val="24"/>
          </w:rPr>
          <w:delText xml:space="preserve">difference in estimated </w:delText>
        </w:r>
        <w:r w:rsidR="00831180" w:rsidRPr="009159AB">
          <w:rPr>
            <w:rFonts w:ascii="Times New Roman" w:hAnsi="Times New Roman" w:cs="Times New Roman"/>
            <w:sz w:val="24"/>
            <w:szCs w:val="24"/>
          </w:rPr>
          <w:delText>effect</w:delText>
        </w:r>
        <w:r w:rsidR="00DA0D5F">
          <w:rPr>
            <w:rFonts w:ascii="Times New Roman" w:hAnsi="Times New Roman" w:cs="Times New Roman"/>
            <w:sz w:val="24"/>
            <w:szCs w:val="24"/>
          </w:rPr>
          <w:delText>s</w:delText>
        </w:r>
        <w:r w:rsidR="00831180" w:rsidRPr="009159AB">
          <w:rPr>
            <w:rFonts w:ascii="Times New Roman" w:hAnsi="Times New Roman" w:cs="Times New Roman"/>
            <w:sz w:val="24"/>
            <w:szCs w:val="24"/>
          </w:rPr>
          <w:delText xml:space="preserve"> is not driven by difference in measures on the first and last time point</w:delText>
        </w:r>
        <w:r w:rsidR="004C2069" w:rsidRPr="009159AB">
          <w:rPr>
            <w:rFonts w:ascii="Times New Roman" w:hAnsi="Times New Roman" w:cs="Times New Roman"/>
            <w:sz w:val="24"/>
            <w:szCs w:val="24"/>
          </w:rPr>
          <w:delText xml:space="preserve">. </w:delText>
        </w:r>
        <w:r>
          <w:rPr>
            <w:rFonts w:ascii="Times New Roman" w:hAnsi="Times New Roman" w:cs="Times New Roman"/>
            <w:sz w:val="24"/>
            <w:szCs w:val="24"/>
          </w:rPr>
          <w:delText>Also, i</w:delText>
        </w:r>
        <w:r w:rsidR="000138B8" w:rsidRPr="009159AB">
          <w:rPr>
            <w:rFonts w:ascii="Times New Roman" w:hAnsi="Times New Roman" w:cs="Times New Roman"/>
            <w:sz w:val="24"/>
            <w:szCs w:val="24"/>
          </w:rPr>
          <w:delText xml:space="preserve">nspecting whether the </w:delText>
        </w:r>
      </w:del>
      <w:r w:rsidR="000138B8" w:rsidRPr="009159AB">
        <w:rPr>
          <w:rFonts w:ascii="Times New Roman" w:hAnsi="Times New Roman" w:cs="Times New Roman"/>
          <w:sz w:val="24"/>
          <w:szCs w:val="24"/>
        </w:rPr>
        <w:t xml:space="preserve">types of </w:t>
      </w:r>
      <w:ins w:id="195" w:author="Chris Hartgerink" w:date="2015-04-02T10:55:00Z">
        <w:r w:rsidR="004076F4" w:rsidRPr="004076F4">
          <w:rPr>
            <w:rFonts w:ascii="Times New Roman" w:hAnsi="Times New Roman" w:cs="Times New Roman"/>
            <w:sz w:val="24"/>
            <w:szCs w:val="24"/>
          </w:rPr>
          <w:t>dependent variables</w:t>
        </w:r>
      </w:ins>
      <w:del w:id="196" w:author="Chris Hartgerink" w:date="2015-04-02T10:55:00Z">
        <w:r w:rsidR="000138B8" w:rsidRPr="009159AB">
          <w:rPr>
            <w:rFonts w:ascii="Times New Roman" w:hAnsi="Times New Roman" w:cs="Times New Roman"/>
            <w:sz w:val="24"/>
            <w:szCs w:val="24"/>
          </w:rPr>
          <w:delText>measures used across all studies are different, and not the difference within a study, shows that these</w:delText>
        </w:r>
      </w:del>
      <w:r w:rsidR="000138B8" w:rsidRPr="009159AB">
        <w:rPr>
          <w:rFonts w:ascii="Times New Roman" w:hAnsi="Times New Roman" w:cs="Times New Roman"/>
          <w:sz w:val="24"/>
          <w:szCs w:val="24"/>
        </w:rPr>
        <w:t xml:space="preserv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points (maximum discrepancy of 4.9 percentage points). Substantive differences in proportions of measures across time points are minimal</w:t>
      </w:r>
      <w:r>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and </w:t>
      </w:r>
      <w:r>
        <w:rPr>
          <w:rFonts w:ascii="Times New Roman" w:hAnsi="Times New Roman" w:cs="Times New Roman"/>
          <w:sz w:val="24"/>
          <w:szCs w:val="24"/>
        </w:rPr>
        <w:t xml:space="preserve">thus </w:t>
      </w:r>
      <w:r w:rsidR="000138B8" w:rsidRPr="009159AB">
        <w:rPr>
          <w:rFonts w:ascii="Times New Roman" w:hAnsi="Times New Roman" w:cs="Times New Roman"/>
          <w:sz w:val="24"/>
          <w:szCs w:val="24"/>
        </w:rPr>
        <w:t xml:space="preserve">form an unlikely driving force for our findings. </w:t>
      </w:r>
      <w:del w:id="197" w:author="Chris Hartgerink" w:date="2015-04-02T10:55:00Z">
        <w:r w:rsidR="000138B8" w:rsidRPr="009159AB">
          <w:rPr>
            <w:rFonts w:ascii="Times New Roman" w:hAnsi="Times New Roman" w:cs="Times New Roman"/>
            <w:sz w:val="24"/>
            <w:szCs w:val="24"/>
          </w:rPr>
          <w:delText xml:space="preserve"> </w:delText>
        </w:r>
      </w:del>
    </w:p>
    <w:p w14:paraId="1A98F282" w14:textId="1AC3B32B"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 xml:space="preserve">this paper only summarized the results of the measures included in the studies. However obvious this might be, it should be pointed out, because the </w:t>
      </w:r>
      <w:r w:rsidR="00196C39" w:rsidRPr="009159AB">
        <w:rPr>
          <w:rFonts w:ascii="Times New Roman" w:hAnsi="Times New Roman" w:cs="Times New Roman"/>
          <w:sz w:val="24"/>
          <w:szCs w:val="24"/>
        </w:rPr>
        <w:lastRenderedPageBreak/>
        <w:t>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del w:id="198" w:author="Chris Hartgerink" w:date="2015-04-02T10:55:00Z">
        <w:r w:rsidR="00196C39" w:rsidRPr="009159AB">
          <w:rPr>
            <w:rFonts w:ascii="Times New Roman" w:hAnsi="Times New Roman" w:cs="Times New Roman"/>
            <w:sz w:val="24"/>
            <w:szCs w:val="24"/>
          </w:rPr>
          <w:delText>,</w:delText>
        </w:r>
      </w:del>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del w:id="199" w:author="Chris Hartgerink" w:date="2015-04-02T10:55:00Z">
        <w:r w:rsidR="00196C39" w:rsidRPr="009159AB">
          <w:rPr>
            <w:rFonts w:ascii="Times New Roman" w:hAnsi="Times New Roman" w:cs="Times New Roman"/>
            <w:sz w:val="24"/>
            <w:szCs w:val="24"/>
          </w:rPr>
          <w:delText xml:space="preserve">We note that results in this paper are conditional on that these measures </w:delText>
        </w:r>
        <w:r w:rsidR="00196C39" w:rsidRPr="004641E7">
          <w:rPr>
            <w:rFonts w:ascii="Times New Roman" w:hAnsi="Times New Roman" w:cs="Times New Roman"/>
            <w:sz w:val="24"/>
            <w:szCs w:val="24"/>
          </w:rPr>
          <w:delText>are</w:delText>
        </w:r>
        <w:r w:rsidR="00196C39" w:rsidRPr="009159AB">
          <w:rPr>
            <w:rFonts w:ascii="Times New Roman" w:hAnsi="Times New Roman" w:cs="Times New Roman"/>
            <w:i/>
            <w:sz w:val="24"/>
            <w:szCs w:val="24"/>
          </w:rPr>
          <w:delText xml:space="preserve"> </w:delText>
        </w:r>
        <w:r w:rsidR="00196C39" w:rsidRPr="009159AB">
          <w:rPr>
            <w:rFonts w:ascii="Times New Roman" w:hAnsi="Times New Roman" w:cs="Times New Roman"/>
            <w:sz w:val="24"/>
            <w:szCs w:val="24"/>
          </w:rPr>
          <w:delText>valid.</w:delText>
        </w:r>
      </w:del>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3"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ins w:id="200" w:author="Chris Hartgerink" w:date="2015-04-02T10:55:00Z"/>
          <w:rFonts w:ascii="Times New Roman" w:hAnsi="Times New Roman" w:cs="Times New Roman"/>
          <w:sz w:val="24"/>
          <w:szCs w:val="24"/>
        </w:rPr>
      </w:pPr>
      <w:ins w:id="201" w:author="Chris Hartgerink" w:date="2015-04-02T10:55:00Z">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ins>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9159AB">
        <w:rPr>
          <w:rFonts w:ascii="Times New Roman" w:hAnsi="Times New Roman" w:cs="Times New Roman"/>
          <w:i/>
          <w:sz w:val="24"/>
          <w:szCs w:val="24"/>
          <w:u w:val="single"/>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162449B3"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ins w:id="202" w:author="Chris Hartgerink" w:date="2015-04-02T10:55:00Z">
        <w:r w:rsidR="00EF4585">
          <w:rPr>
            <w:rFonts w:ascii="Times New Roman" w:hAnsi="Times New Roman" w:cs="Times New Roman"/>
            <w:sz w:val="24"/>
            <w:szCs w:val="24"/>
          </w:rPr>
          <w:t>3</w:t>
        </w:r>
      </w:ins>
      <w:del w:id="203" w:author="Chris Hartgerink" w:date="2015-04-02T10:55:00Z">
        <w:r w:rsidRPr="00E14D79">
          <w:rPr>
            <w:rFonts w:ascii="Times New Roman" w:hAnsi="Times New Roman" w:cs="Times New Roman"/>
            <w:sz w:val="24"/>
            <w:szCs w:val="24"/>
          </w:rPr>
          <w:delText>2</w:delText>
        </w:r>
      </w:del>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ins w:id="204" w:author="Chris Hartgerink" w:date="2015-04-02T10:55:00Z">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w:t>
        </w:r>
      </w:ins>
      <w:del w:id="205" w:author="Chris Hartgerink" w:date="2015-04-02T10:55: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ins w:id="206" w:author="Chris Hartgerink" w:date="2015-04-02T10:55:00Z">
        <w:r w:rsidR="002776B3">
          <w:rPr>
            <w:rFonts w:ascii="Times New Roman" w:eastAsiaTheme="minorEastAsia" w:hAnsi="Times New Roman" w:cs="Times New Roman"/>
            <w:sz w:val="24"/>
            <w:szCs w:val="24"/>
          </w:rPr>
          <w:t>numerator</w:t>
        </w:r>
      </w:ins>
      <w:del w:id="207" w:author="Chris Hartgerink" w:date="2015-04-02T10:55:00Z">
        <w:r w:rsidRPr="009159AB">
          <w:rPr>
            <w:rFonts w:ascii="Times New Roman" w:eastAsiaTheme="minorEastAsia" w:hAnsi="Times New Roman" w:cs="Times New Roman"/>
            <w:sz w:val="24"/>
            <w:szCs w:val="24"/>
          </w:rPr>
          <w:delText>nominator</w:delText>
        </w:r>
      </w:del>
      <w:r w:rsidRPr="009159AB">
        <w:rPr>
          <w:rFonts w:ascii="Times New Roman" w:eastAsiaTheme="minorEastAsia" w:hAnsi="Times New Roman" w:cs="Times New Roman"/>
          <w:sz w:val="24"/>
          <w:szCs w:val="24"/>
        </w:rPr>
        <w:t xml:space="preserve"> is the ostracism effect and the second term is the ostracism effect in the moderator conditions. </w:t>
      </w:r>
      <w:ins w:id="208" w:author="Chris Hartgerink" w:date="2015-04-02T10:55:00Z">
        <w:r w:rsidR="002776B3" w:rsidRPr="002776B3">
          <w:rPr>
            <w:rFonts w:ascii="Times New Roman" w:eastAsiaTheme="minorEastAsia" w:hAnsi="Times New Roman" w:cs="Times New Roman"/>
            <w:sz w:val="24"/>
            <w:szCs w:val="24"/>
          </w:rPr>
          <w:t>When transformed to a squared correlation coefficient, this</w:t>
        </w:r>
      </w:ins>
      <w:del w:id="209" w:author="Chris Hartgerink" w:date="2015-04-02T10:55:00Z">
        <w:r w:rsidRPr="009159AB">
          <w:rPr>
            <w:rFonts w:ascii="Times New Roman" w:eastAsiaTheme="minorEastAsia" w:hAnsi="Times New Roman" w:cs="Times New Roman"/>
            <w:sz w:val="24"/>
            <w:szCs w:val="24"/>
          </w:rPr>
          <w:delText>This</w:delText>
        </w:r>
      </w:del>
      <w:r w:rsidRPr="009159AB">
        <w:rPr>
          <w:rFonts w:ascii="Times New Roman" w:eastAsiaTheme="minorEastAsia" w:hAnsi="Times New Roman" w:cs="Times New Roman"/>
          <w:sz w:val="24"/>
          <w:szCs w:val="24"/>
        </w:rPr>
        <w:t xml:space="preserve"> Δ</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77777777" w:rsidR="00EB12D3" w:rsidRPr="009159AB" w:rsidRDefault="00EA7CDC" w:rsidP="006623EF">
      <w:pPr>
        <w:pStyle w:val="ListParagraph"/>
        <w:spacing w:after="0" w:line="480" w:lineRule="auto"/>
        <w:ind w:left="0"/>
        <w:jc w:val="center"/>
        <w:rPr>
          <w:rFonts w:ascii="Times New Roman" w:eastAsiaTheme="minorEastAsia" w:hAnsi="Times New Roman" w:cs="Times New Roman"/>
          <w:sz w:val="24"/>
          <w:szCs w:val="24"/>
        </w:rPr>
      </w:pPr>
      <w:ins w:id="210" w:author="Chris Hartgerink" w:date="2015-04-02T10:55:00Z">
        <w:r w:rsidRPr="00637758">
          <w:rPr>
            <w:rFonts w:ascii="Times New Roman" w:eastAsiaTheme="minorEastAsia" w:hAnsi="Times New Roman" w:cs="Times New Roman"/>
            <w:noProof/>
            <w:position w:val="-32"/>
            <w:sz w:val="24"/>
            <w:szCs w:val="24"/>
          </w:rPr>
          <w:object w:dxaOrig="2260" w:dyaOrig="82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8pt;height:40.8pt" o:ole="">
              <v:imagedata r:id="rId16" o:title=""/>
            </v:shape>
            <o:OLEObject Type="Embed" ProgID="Equation.3" ShapeID="_x0000_i1025" DrawAspect="Content" ObjectID="_1489477370" r:id="rId17"/>
          </w:object>
        </w:r>
      </w:ins>
      <w:del w:id="211" w:author="Chris Hartgerink" w:date="2015-04-02T10:55:00Z">
        <w:r w:rsidR="008C369B">
          <w:rPr>
            <w:rFonts w:ascii="Times New Roman" w:eastAsiaTheme="minorEastAsia" w:hAnsi="Times New Roman" w:cs="Times New Roman"/>
            <w:noProof/>
            <w:position w:val="-32"/>
            <w:sz w:val="24"/>
            <w:szCs w:val="24"/>
          </w:rPr>
          <w:drawing>
            <wp:inline distT="0" distB="0" distL="0" distR="0" wp14:anchorId="5FD0B7CD" wp14:editId="65282DFA">
              <wp:extent cx="1390650" cy="5715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90650" cy="571500"/>
                      </a:xfrm>
                      <a:prstGeom prst="rect">
                        <a:avLst/>
                      </a:prstGeom>
                      <a:noFill/>
                      <a:ln>
                        <a:noFill/>
                      </a:ln>
                    </pic:spPr>
                  </pic:pic>
                </a:graphicData>
              </a:graphic>
            </wp:inline>
          </w:drawing>
        </w:r>
      </w:del>
      <w:bookmarkStart w:id="212" w:name="_GoBack"/>
      <w:bookmarkEnd w:id="212"/>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9. </w:t>
      </w:r>
      <w:r w:rsidRPr="00595722">
        <w:rPr>
          <w:noProof/>
        </w:rPr>
        <w:tab/>
        <w:t>Baumeister RF, Leary MR (1995) The need to belong: desire for interpersonal attachments as a fundamental human motivation. 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0. </w:t>
      </w:r>
      <w:r w:rsidRPr="00595722">
        <w:rPr>
          <w:noProof/>
        </w:rPr>
        <w:tab/>
      </w:r>
      <w:r w:rsidR="00772902">
        <w:rPr>
          <w:noProof/>
        </w:rPr>
        <w:t>*</w:t>
      </w:r>
      <w:r w:rsidRPr="00595722">
        <w:rPr>
          <w:noProof/>
        </w:rPr>
        <w:t xml:space="preserve">Ijzerman H, Gallucci M, Pouw WTJL, Weiβgerber SC, Van Doesum NJ, et al. (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4. </w:t>
      </w:r>
      <w:r w:rsidRPr="00595722">
        <w:rPr>
          <w:noProof/>
        </w:rPr>
        <w:tab/>
        <w:t>Gerber J, Wheeler L (2009) On Being Rejected: A Meta-Analysis of Experimental Research on Rejection. P</w:t>
      </w:r>
      <w:r w:rsidR="00772902">
        <w:rPr>
          <w:noProof/>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5. </w:t>
      </w:r>
      <w:r w:rsidRPr="00595722">
        <w:rPr>
          <w:noProof/>
        </w:rPr>
        <w:tab/>
        <w:t>Cacioppo S, Frum C, Asp E, Weiss RM, Lewis JW, et al. (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0. </w:t>
      </w:r>
      <w:r w:rsidRPr="00595722">
        <w:rPr>
          <w:noProof/>
        </w:rPr>
        <w:tab/>
        <w:t xml:space="preserve">DeWall CN, MacDonald G, Webster GD, Masten CL, Baumeister RF, et al. (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5. </w:t>
      </w:r>
      <w:r w:rsidRPr="00595722">
        <w:rPr>
          <w:noProof/>
        </w:rPr>
        <w:tab/>
        <w:t>Wicherts JM, Borsboom D, Kats J, Molenaar D (2006) The poor availability of psychological research data for reanalysis. 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6. </w:t>
      </w:r>
      <w:r w:rsidRPr="00595722">
        <w:rPr>
          <w:noProof/>
        </w:rPr>
        <w:tab/>
        <w:t xml:space="preserve">LeBel EP, Borsboom D, Giner-Sorolla R, Hasselman F, Peters KR, et al. (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ins w:id="213" w:author="Chris Hartgerink" w:date="2015-04-02T10:55:00Z"/>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ins w:id="214" w:author="Chris Hartgerink" w:date="2015-04-02T10:55:00Z">
        <w:r w:rsidR="00BE3F2E">
          <w:rPr>
            <w:rFonts w:ascii="Times New Roman" w:hAnsi="Times New Roman" w:cs="Times New Roman"/>
            <w:sz w:val="24"/>
            <w:szCs w:val="24"/>
          </w:rPr>
          <w:t>Scatterplot of the effects in hypotheses 1 and 2 and estimated time.</w:t>
        </w:r>
      </w:ins>
    </w:p>
    <w:p w14:paraId="44E20ECF" w14:textId="33B623B2" w:rsidR="0068126D" w:rsidRDefault="005F190B" w:rsidP="00C84E50">
      <w:pPr>
        <w:spacing w:after="0" w:line="480" w:lineRule="auto"/>
        <w:rPr>
          <w:rFonts w:ascii="Times New Roman" w:hAnsi="Times New Roman" w:cs="Times New Roman"/>
          <w:sz w:val="24"/>
          <w:szCs w:val="24"/>
        </w:rPr>
      </w:pPr>
      <w:moveToRangeStart w:id="215" w:author="Chris Hartgerink" w:date="2015-04-02T10:55:00Z" w:name="move415735455"/>
      <w:moveTo w:id="216" w:author="Chris Hartgerink" w:date="2015-04-02T10:55:00Z">
        <w:r>
          <w:rPr>
            <w:rFonts w:ascii="Times New Roman" w:hAnsi="Times New Roman" w:cs="Times New Roman"/>
            <w:b/>
            <w:sz w:val="24"/>
            <w:szCs w:val="24"/>
          </w:rPr>
          <w:t xml:space="preserve">S4 File. </w:t>
        </w:r>
      </w:moveTo>
      <w:moveToRangeEnd w:id="215"/>
      <w:r w:rsidR="00BB18DE" w:rsidRPr="00CD6CFB">
        <w:rPr>
          <w:rFonts w:ascii="Times New Roman" w:hAnsi="Times New Roman" w:cs="Times New Roman"/>
          <w:b/>
          <w:sz w:val="24"/>
          <w:szCs w:val="24"/>
        </w:rPr>
        <w:t xml:space="preserve">Figure </w:t>
      </w:r>
      <w:ins w:id="217" w:author="Chris Hartgerink" w:date="2015-04-02T10:55:00Z">
        <w:r w:rsidR="00EF4585">
          <w:rPr>
            <w:rFonts w:ascii="Times New Roman" w:hAnsi="Times New Roman" w:cs="Times New Roman"/>
            <w:b/>
            <w:sz w:val="24"/>
            <w:szCs w:val="24"/>
          </w:rPr>
          <w:t>3</w:t>
        </w:r>
      </w:ins>
      <w:del w:id="218" w:author="Chris Hartgerink" w:date="2015-04-02T10:55:00Z">
        <w:r w:rsidR="00BB18DE" w:rsidRPr="00CD6CFB">
          <w:rPr>
            <w:rFonts w:ascii="Times New Roman" w:hAnsi="Times New Roman" w:cs="Times New Roman"/>
            <w:b/>
            <w:sz w:val="24"/>
            <w:szCs w:val="24"/>
          </w:rPr>
          <w:delText>2</w:delText>
        </w:r>
      </w:del>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413EF49F" w:rsidR="005F190B" w:rsidRPr="005F190B" w:rsidRDefault="005F190B" w:rsidP="00C84E50">
      <w:pPr>
        <w:spacing w:after="0" w:line="480" w:lineRule="auto"/>
        <w:rPr>
          <w:rFonts w:ascii="Times New Roman" w:hAnsi="Times New Roman" w:cs="Times New Roman"/>
          <w:b/>
          <w:sz w:val="24"/>
          <w:szCs w:val="24"/>
        </w:rPr>
      </w:pPr>
      <w:moveFromRangeStart w:id="219" w:author="Chris Hartgerink" w:date="2015-04-02T10:55:00Z" w:name="move415735455"/>
      <w:moveFrom w:id="220" w:author="Chris Hartgerink" w:date="2015-04-02T10:55:00Z">
        <w:r>
          <w:rPr>
            <w:rFonts w:ascii="Times New Roman" w:hAnsi="Times New Roman" w:cs="Times New Roman"/>
            <w:b/>
            <w:sz w:val="24"/>
            <w:szCs w:val="24"/>
          </w:rPr>
          <w:t xml:space="preserve">S4 File. </w:t>
        </w:r>
      </w:moveFrom>
      <w:moveFromRangeEnd w:id="219"/>
      <w:del w:id="221" w:author="Chris Hartgerink" w:date="2015-04-02T10:55:00Z">
        <w:r>
          <w:rPr>
            <w:rFonts w:ascii="Times New Roman" w:hAnsi="Times New Roman" w:cs="Times New Roman"/>
            <w:b/>
            <w:sz w:val="24"/>
            <w:szCs w:val="24"/>
          </w:rPr>
          <w:delText>PRISMA flow diagram.</w:delText>
        </w:r>
      </w:del>
    </w:p>
    <w:sectPr w:rsidR="005F190B" w:rsidRPr="005F190B"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9F988A" w14:textId="77777777" w:rsidR="001B58BA" w:rsidRDefault="001B58BA" w:rsidP="00E87791">
      <w:pPr>
        <w:spacing w:after="0" w:line="240" w:lineRule="auto"/>
      </w:pPr>
      <w:r>
        <w:separator/>
      </w:r>
    </w:p>
  </w:endnote>
  <w:endnote w:type="continuationSeparator" w:id="0">
    <w:p w14:paraId="630A3887" w14:textId="77777777" w:rsidR="001B58BA" w:rsidRDefault="001B58BA" w:rsidP="00E87791">
      <w:pPr>
        <w:spacing w:after="0" w:line="240" w:lineRule="auto"/>
      </w:pPr>
      <w:r>
        <w:continuationSeparator/>
      </w:r>
    </w:p>
  </w:endnote>
  <w:endnote w:type="continuationNotice" w:id="1">
    <w:p w14:paraId="793AA139" w14:textId="77777777" w:rsidR="001B58BA" w:rsidRDefault="001B58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7DA44" w14:textId="77777777" w:rsidR="00EA7CDC" w:rsidRDefault="00EA7C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B44E9E" w14:textId="77777777" w:rsidR="001B58BA" w:rsidRDefault="001B58BA" w:rsidP="00E87791">
      <w:pPr>
        <w:spacing w:after="0" w:line="240" w:lineRule="auto"/>
      </w:pPr>
      <w:r>
        <w:separator/>
      </w:r>
    </w:p>
  </w:footnote>
  <w:footnote w:type="continuationSeparator" w:id="0">
    <w:p w14:paraId="6FF6F110" w14:textId="77777777" w:rsidR="001B58BA" w:rsidRDefault="001B58BA" w:rsidP="00E87791">
      <w:pPr>
        <w:spacing w:after="0" w:line="240" w:lineRule="auto"/>
      </w:pPr>
      <w:r>
        <w:continuationSeparator/>
      </w:r>
    </w:p>
  </w:footnote>
  <w:footnote w:type="continuationNotice" w:id="1">
    <w:p w14:paraId="41600934" w14:textId="77777777" w:rsidR="001B58BA" w:rsidRDefault="001B58B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37F61" w:rsidRPr="007A3A95" w:rsidRDefault="00637F61"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EA7CDC">
      <w:rPr>
        <w:rFonts w:ascii="Times New Roman" w:hAnsi="Times New Roman" w:cs="Times New Roman"/>
        <w:noProof/>
        <w:sz w:val="24"/>
      </w:rPr>
      <w:t>15</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37F61" w:rsidRPr="009D79C3" w:rsidRDefault="00637F61"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EA7CDC">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3"/>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58BA"/>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3EBA"/>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A7CDC"/>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ht25n/" TargetMode="External"/><Relationship Id="rId18" Type="http://schemas.openxmlformats.org/officeDocument/2006/relationships/image" Target="media/image4.w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36D2AB-D863-4017-80FA-C4C9E0009DC3}">
  <ds:schemaRefs>
    <ds:schemaRef ds:uri="http://schemas.openxmlformats.org/officeDocument/2006/bibliography"/>
  </ds:schemaRefs>
</ds:datastoreItem>
</file>

<file path=customXml/itemProps2.xml><?xml version="1.0" encoding="utf-8"?>
<ds:datastoreItem xmlns:ds="http://schemas.openxmlformats.org/officeDocument/2006/customXml" ds:itemID="{C50BB367-861E-416B-BBDA-3B1FA423C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1</Pages>
  <Words>30630</Words>
  <Characters>174594</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204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1</cp:revision>
  <cp:lastPrinted>2015-01-06T12:59:00Z</cp:lastPrinted>
  <dcterms:created xsi:type="dcterms:W3CDTF">2015-01-19T13:33:00Z</dcterms:created>
  <dcterms:modified xsi:type="dcterms:W3CDTF">2015-04-0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